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AE5BB3" w14:textId="3DC1C186" w:rsidR="003D33ED" w:rsidRPr="00233765" w:rsidRDefault="003D33ED" w:rsidP="003D33ED">
      <w:pPr>
        <w:spacing w:line="360" w:lineRule="auto"/>
        <w:jc w:val="center"/>
        <w:rPr>
          <w:rFonts w:asciiTheme="majorBidi" w:eastAsia="Calibri" w:hAnsiTheme="majorBidi" w:cstheme="majorBidi"/>
          <w:color w:val="000000" w:themeColor="text1"/>
          <w:sz w:val="24"/>
          <w:szCs w:val="24"/>
        </w:rPr>
      </w:pPr>
      <w:r w:rsidRPr="00233765">
        <w:rPr>
          <w:rFonts w:asciiTheme="majorBidi" w:eastAsia="Calibri" w:hAnsiTheme="majorBidi" w:cstheme="majorBidi"/>
          <w:b/>
          <w:bCs/>
          <w:color w:val="000000" w:themeColor="text1"/>
          <w:sz w:val="24"/>
          <w:szCs w:val="24"/>
        </w:rPr>
        <w:t>Supplementary Table S</w:t>
      </w:r>
      <w:r w:rsidR="00FF399F" w:rsidRPr="00233765">
        <w:rPr>
          <w:rFonts w:asciiTheme="majorBidi" w:eastAsia="Calibri" w:hAnsiTheme="majorBidi" w:cstheme="majorBidi"/>
          <w:b/>
          <w:bCs/>
          <w:color w:val="000000" w:themeColor="text1"/>
          <w:sz w:val="24"/>
          <w:szCs w:val="24"/>
        </w:rPr>
        <w:t>1</w:t>
      </w:r>
      <w:r w:rsidRPr="00233765">
        <w:rPr>
          <w:rFonts w:asciiTheme="majorBidi" w:eastAsia="Calibri" w:hAnsiTheme="majorBidi" w:cstheme="majorBidi"/>
          <w:b/>
          <w:bCs/>
          <w:color w:val="000000" w:themeColor="text1"/>
          <w:sz w:val="24"/>
          <w:szCs w:val="24"/>
        </w:rPr>
        <w:t xml:space="preserve">. </w:t>
      </w:r>
      <w:r w:rsidRPr="00233765">
        <w:rPr>
          <w:rFonts w:asciiTheme="majorBidi" w:eastAsia="Calibri" w:hAnsiTheme="majorBidi" w:cstheme="majorBidi"/>
          <w:color w:val="000000" w:themeColor="text1"/>
          <w:sz w:val="24"/>
          <w:szCs w:val="24"/>
        </w:rPr>
        <w:t>Full search strategies and database-specific filters used in this review.</w:t>
      </w:r>
    </w:p>
    <w:tbl>
      <w:tblPr>
        <w:tblStyle w:val="TableGrid"/>
        <w:tblW w:w="10774" w:type="dxa"/>
        <w:tblInd w:w="-998" w:type="dxa"/>
        <w:tblLook w:val="04A0" w:firstRow="1" w:lastRow="0" w:firstColumn="1" w:lastColumn="0" w:noHBand="0" w:noVBand="1"/>
      </w:tblPr>
      <w:tblGrid>
        <w:gridCol w:w="2310"/>
        <w:gridCol w:w="4536"/>
        <w:gridCol w:w="3928"/>
      </w:tblGrid>
      <w:tr w:rsidR="00F5492B" w:rsidRPr="00233765" w14:paraId="4D698C7C" w14:textId="77777777" w:rsidTr="00F5492B">
        <w:tc>
          <w:tcPr>
            <w:tcW w:w="2127" w:type="dxa"/>
          </w:tcPr>
          <w:p w14:paraId="694BA84D" w14:textId="5D0112B9" w:rsidR="00F5492B" w:rsidRPr="00233765" w:rsidRDefault="00F5492B" w:rsidP="00F5492B">
            <w:pPr>
              <w:spacing w:line="360" w:lineRule="auto"/>
              <w:jc w:val="center"/>
              <w:rPr>
                <w:rFonts w:asciiTheme="majorBidi" w:eastAsia="Calibri" w:hAnsiTheme="majorBidi" w:cstheme="majorBidi"/>
                <w:b/>
                <w:bCs/>
                <w:color w:val="000000" w:themeColor="text1"/>
                <w:szCs w:val="24"/>
              </w:rPr>
            </w:pPr>
            <w:r w:rsidRPr="00233765">
              <w:rPr>
                <w:rFonts w:asciiTheme="majorBidi" w:eastAsia="Calibri" w:hAnsiTheme="majorBidi" w:cstheme="majorBidi"/>
                <w:b/>
                <w:bCs/>
                <w:color w:val="000000" w:themeColor="text1"/>
                <w:szCs w:val="24"/>
              </w:rPr>
              <w:t>Database</w:t>
            </w:r>
          </w:p>
        </w:tc>
        <w:tc>
          <w:tcPr>
            <w:tcW w:w="4624" w:type="dxa"/>
          </w:tcPr>
          <w:p w14:paraId="16846F09" w14:textId="7BCE2D0B" w:rsidR="00F5492B" w:rsidRPr="00233765" w:rsidRDefault="00F5492B" w:rsidP="00F5492B">
            <w:pPr>
              <w:spacing w:line="360" w:lineRule="auto"/>
              <w:jc w:val="center"/>
              <w:rPr>
                <w:rFonts w:asciiTheme="majorBidi" w:eastAsia="Calibri" w:hAnsiTheme="majorBidi" w:cstheme="majorBidi"/>
                <w:b/>
                <w:bCs/>
                <w:color w:val="000000" w:themeColor="text1"/>
                <w:szCs w:val="24"/>
              </w:rPr>
            </w:pPr>
            <w:r w:rsidRPr="00233765">
              <w:rPr>
                <w:rFonts w:asciiTheme="majorBidi" w:eastAsia="Calibri" w:hAnsiTheme="majorBidi" w:cstheme="majorBidi"/>
                <w:b/>
                <w:bCs/>
                <w:color w:val="000000" w:themeColor="text1"/>
                <w:szCs w:val="24"/>
              </w:rPr>
              <w:t>Full search strategy</w:t>
            </w:r>
          </w:p>
        </w:tc>
        <w:tc>
          <w:tcPr>
            <w:tcW w:w="4023" w:type="dxa"/>
          </w:tcPr>
          <w:p w14:paraId="71A476AC" w14:textId="7FCCA328" w:rsidR="00F5492B" w:rsidRPr="00233765" w:rsidRDefault="00F5492B" w:rsidP="00F5492B">
            <w:pPr>
              <w:spacing w:line="360" w:lineRule="auto"/>
              <w:jc w:val="center"/>
              <w:rPr>
                <w:rFonts w:asciiTheme="majorBidi" w:eastAsia="Calibri" w:hAnsiTheme="majorBidi" w:cstheme="majorBidi"/>
                <w:b/>
                <w:bCs/>
                <w:color w:val="000000" w:themeColor="text1"/>
                <w:szCs w:val="24"/>
              </w:rPr>
            </w:pPr>
            <w:r w:rsidRPr="00233765">
              <w:rPr>
                <w:rFonts w:asciiTheme="majorBidi" w:eastAsia="Calibri" w:hAnsiTheme="majorBidi" w:cstheme="majorBidi"/>
                <w:b/>
                <w:bCs/>
                <w:color w:val="000000" w:themeColor="text1"/>
                <w:szCs w:val="24"/>
              </w:rPr>
              <w:t>Filters / limits</w:t>
            </w:r>
          </w:p>
        </w:tc>
      </w:tr>
      <w:tr w:rsidR="00F5492B" w:rsidRPr="00233765" w14:paraId="65E6D633" w14:textId="77777777" w:rsidTr="00F5492B">
        <w:tc>
          <w:tcPr>
            <w:tcW w:w="2127" w:type="dxa"/>
          </w:tcPr>
          <w:p w14:paraId="653F4F61" w14:textId="38A27628" w:rsidR="00F5492B" w:rsidRPr="00233765" w:rsidRDefault="00F5492B" w:rsidP="00F5492B">
            <w:pPr>
              <w:spacing w:line="360" w:lineRule="auto"/>
              <w:jc w:val="center"/>
              <w:rPr>
                <w:rFonts w:asciiTheme="majorBidi" w:eastAsia="Calibri" w:hAnsiTheme="majorBidi" w:cstheme="majorBidi"/>
                <w:b/>
                <w:bCs/>
                <w:color w:val="000000" w:themeColor="text1"/>
                <w:szCs w:val="24"/>
              </w:rPr>
            </w:pPr>
            <w:r w:rsidRPr="00233765">
              <w:rPr>
                <w:rFonts w:asciiTheme="majorBidi" w:eastAsia="Calibri" w:hAnsiTheme="majorBidi" w:cstheme="majorBidi"/>
                <w:b/>
                <w:bCs/>
                <w:color w:val="000000" w:themeColor="text1"/>
                <w:szCs w:val="24"/>
              </w:rPr>
              <w:t>PubMed/MEDLINE</w:t>
            </w:r>
          </w:p>
        </w:tc>
        <w:tc>
          <w:tcPr>
            <w:tcW w:w="4624" w:type="dxa"/>
          </w:tcPr>
          <w:p w14:paraId="48D53060" w14:textId="5E0176EB" w:rsidR="00F5492B" w:rsidRPr="00233765" w:rsidRDefault="00F5492B" w:rsidP="00F5492B">
            <w:pPr>
              <w:spacing w:line="360" w:lineRule="auto"/>
              <w:jc w:val="center"/>
              <w:rPr>
                <w:rFonts w:asciiTheme="majorBidi" w:eastAsia="Calibri" w:hAnsiTheme="majorBidi" w:cstheme="majorBidi"/>
                <w:color w:val="000000" w:themeColor="text1"/>
                <w:szCs w:val="24"/>
              </w:rPr>
            </w:pPr>
            <w:r w:rsidRPr="00233765">
              <w:rPr>
                <w:rFonts w:asciiTheme="majorBidi" w:eastAsia="Calibri" w:hAnsiTheme="majorBidi" w:cstheme="majorBidi"/>
                <w:color w:val="000000" w:themeColor="text1"/>
                <w:szCs w:val="24"/>
              </w:rPr>
              <w:t xml:space="preserve">("Nanoparticles" OR "Nano-based") AND ("Root canal </w:t>
            </w:r>
            <w:proofErr w:type="spellStart"/>
            <w:r w:rsidRPr="00233765">
              <w:rPr>
                <w:rFonts w:asciiTheme="majorBidi" w:eastAsia="Calibri" w:hAnsiTheme="majorBidi" w:cstheme="majorBidi"/>
                <w:color w:val="000000" w:themeColor="text1"/>
                <w:szCs w:val="24"/>
              </w:rPr>
              <w:t>irrigant</w:t>
            </w:r>
            <w:proofErr w:type="spellEnd"/>
            <w:r w:rsidRPr="00233765">
              <w:rPr>
                <w:rFonts w:asciiTheme="majorBidi" w:eastAsia="Calibri" w:hAnsiTheme="majorBidi" w:cstheme="majorBidi"/>
                <w:color w:val="000000" w:themeColor="text1"/>
                <w:szCs w:val="24"/>
              </w:rPr>
              <w:t>" OR "Antibiofilm") AND ("Dentin surface" OR "Biocompatibility")</w:t>
            </w:r>
          </w:p>
        </w:tc>
        <w:tc>
          <w:tcPr>
            <w:tcW w:w="4023" w:type="dxa"/>
          </w:tcPr>
          <w:p w14:paraId="35ADC18C" w14:textId="1198C43C" w:rsidR="00F5492B" w:rsidRPr="00233765" w:rsidRDefault="00F5492B" w:rsidP="00F5492B">
            <w:pPr>
              <w:spacing w:line="360" w:lineRule="auto"/>
              <w:jc w:val="center"/>
              <w:rPr>
                <w:rFonts w:asciiTheme="majorBidi" w:eastAsia="Calibri" w:hAnsiTheme="majorBidi" w:cstheme="majorBidi"/>
                <w:color w:val="000000" w:themeColor="text1"/>
                <w:szCs w:val="24"/>
              </w:rPr>
            </w:pPr>
            <w:r w:rsidRPr="00233765">
              <w:rPr>
                <w:rFonts w:asciiTheme="majorBidi" w:eastAsia="Calibri" w:hAnsiTheme="majorBidi" w:cstheme="majorBidi"/>
                <w:color w:val="000000" w:themeColor="text1"/>
                <w:szCs w:val="24"/>
              </w:rPr>
              <w:t>English language; publication dates from 1 January 2015 to 31 December 2025</w:t>
            </w:r>
          </w:p>
        </w:tc>
      </w:tr>
      <w:tr w:rsidR="00F5492B" w:rsidRPr="00233765" w14:paraId="1469E66B" w14:textId="77777777" w:rsidTr="00F5492B">
        <w:tc>
          <w:tcPr>
            <w:tcW w:w="2127" w:type="dxa"/>
          </w:tcPr>
          <w:p w14:paraId="63B44129" w14:textId="6BB3AF57" w:rsidR="00F5492B" w:rsidRPr="00233765" w:rsidRDefault="00F5492B" w:rsidP="00F5492B">
            <w:pPr>
              <w:spacing w:line="360" w:lineRule="auto"/>
              <w:jc w:val="center"/>
              <w:rPr>
                <w:rFonts w:asciiTheme="majorBidi" w:eastAsia="Calibri" w:hAnsiTheme="majorBidi" w:cstheme="majorBidi"/>
                <w:b/>
                <w:bCs/>
                <w:color w:val="000000" w:themeColor="text1"/>
                <w:szCs w:val="24"/>
              </w:rPr>
            </w:pPr>
            <w:r w:rsidRPr="00233765">
              <w:rPr>
                <w:rFonts w:asciiTheme="majorBidi" w:eastAsia="Calibri" w:hAnsiTheme="majorBidi" w:cstheme="majorBidi"/>
                <w:b/>
                <w:bCs/>
                <w:color w:val="000000" w:themeColor="text1"/>
                <w:szCs w:val="24"/>
              </w:rPr>
              <w:t>ScienceDirect</w:t>
            </w:r>
          </w:p>
        </w:tc>
        <w:tc>
          <w:tcPr>
            <w:tcW w:w="4624" w:type="dxa"/>
          </w:tcPr>
          <w:p w14:paraId="1534AB8C" w14:textId="0CEF757A" w:rsidR="00F5492B" w:rsidRPr="00233765" w:rsidRDefault="00F5492B" w:rsidP="00F5492B">
            <w:pPr>
              <w:spacing w:line="360" w:lineRule="auto"/>
              <w:jc w:val="center"/>
              <w:rPr>
                <w:rFonts w:asciiTheme="majorBidi" w:eastAsia="Calibri" w:hAnsiTheme="majorBidi" w:cstheme="majorBidi"/>
                <w:color w:val="000000" w:themeColor="text1"/>
                <w:szCs w:val="24"/>
              </w:rPr>
            </w:pPr>
            <w:r w:rsidRPr="00233765">
              <w:rPr>
                <w:rFonts w:asciiTheme="majorBidi" w:eastAsia="Calibri" w:hAnsiTheme="majorBidi" w:cstheme="majorBidi"/>
                <w:color w:val="000000" w:themeColor="text1"/>
                <w:szCs w:val="24"/>
              </w:rPr>
              <w:t xml:space="preserve">("Nanoparticles" OR "Nano-based") AND ("Root canal </w:t>
            </w:r>
            <w:proofErr w:type="spellStart"/>
            <w:r w:rsidRPr="00233765">
              <w:rPr>
                <w:rFonts w:asciiTheme="majorBidi" w:eastAsia="Calibri" w:hAnsiTheme="majorBidi" w:cstheme="majorBidi"/>
                <w:color w:val="000000" w:themeColor="text1"/>
                <w:szCs w:val="24"/>
              </w:rPr>
              <w:t>irrigant</w:t>
            </w:r>
            <w:proofErr w:type="spellEnd"/>
            <w:r w:rsidRPr="00233765">
              <w:rPr>
                <w:rFonts w:asciiTheme="majorBidi" w:eastAsia="Calibri" w:hAnsiTheme="majorBidi" w:cstheme="majorBidi"/>
                <w:color w:val="000000" w:themeColor="text1"/>
                <w:szCs w:val="24"/>
              </w:rPr>
              <w:t>" OR "Antibiofilm") AND ("Dentin surface" OR "Biocompatibility")</w:t>
            </w:r>
          </w:p>
        </w:tc>
        <w:tc>
          <w:tcPr>
            <w:tcW w:w="4023" w:type="dxa"/>
          </w:tcPr>
          <w:p w14:paraId="20A5D1AF" w14:textId="41AC9CD2" w:rsidR="00F5492B" w:rsidRPr="00233765" w:rsidRDefault="00F5492B" w:rsidP="00F5492B">
            <w:pPr>
              <w:spacing w:line="360" w:lineRule="auto"/>
              <w:jc w:val="center"/>
              <w:rPr>
                <w:rFonts w:asciiTheme="majorBidi" w:eastAsia="Calibri" w:hAnsiTheme="majorBidi" w:cstheme="majorBidi"/>
                <w:color w:val="000000" w:themeColor="text1"/>
                <w:szCs w:val="24"/>
              </w:rPr>
            </w:pPr>
            <w:r w:rsidRPr="00233765">
              <w:rPr>
                <w:rFonts w:asciiTheme="majorBidi" w:eastAsia="Calibri" w:hAnsiTheme="majorBidi" w:cstheme="majorBidi"/>
                <w:color w:val="000000" w:themeColor="text1"/>
                <w:szCs w:val="24"/>
              </w:rPr>
              <w:t>English language; publication years 2015–2025; subject area: Medicine and Dentistry</w:t>
            </w:r>
          </w:p>
        </w:tc>
      </w:tr>
    </w:tbl>
    <w:p w14:paraId="1811B75C" w14:textId="77777777" w:rsidR="00E53F01" w:rsidRPr="00233765" w:rsidRDefault="00E53F01" w:rsidP="0046664F">
      <w:pPr>
        <w:spacing w:line="360" w:lineRule="auto"/>
        <w:rPr>
          <w:rFonts w:asciiTheme="majorBidi" w:eastAsia="Calibri" w:hAnsiTheme="majorBidi" w:cstheme="majorBidi"/>
          <w:b/>
          <w:bCs/>
          <w:color w:val="000000" w:themeColor="text1"/>
          <w:sz w:val="24"/>
          <w:szCs w:val="24"/>
        </w:rPr>
      </w:pPr>
    </w:p>
    <w:p w14:paraId="389C7B5F" w14:textId="05FFFAB9" w:rsidR="004158F4" w:rsidRPr="00233765" w:rsidRDefault="004158F4" w:rsidP="0046664F">
      <w:pPr>
        <w:spacing w:line="360" w:lineRule="auto"/>
        <w:rPr>
          <w:rFonts w:ascii="Times New Roman" w:eastAsia="Calibri" w:hAnsi="Times New Roman" w:cs="Times New Roman"/>
          <w:color w:val="000000" w:themeColor="text1"/>
          <w:kern w:val="0"/>
          <w:sz w:val="24"/>
          <w:szCs w:val="24"/>
          <w:lang w:bidi="ar-IQ"/>
          <w14:ligatures w14:val="none"/>
        </w:rPr>
      </w:pPr>
    </w:p>
    <w:p w14:paraId="6A674BE3" w14:textId="71F8F33B" w:rsidR="000D0518" w:rsidRPr="00233765" w:rsidRDefault="000D0518" w:rsidP="000D0518">
      <w:pPr>
        <w:spacing w:line="360" w:lineRule="auto"/>
        <w:jc w:val="center"/>
        <w:rPr>
          <w:rFonts w:ascii="Times New Roman" w:eastAsia="Calibri" w:hAnsi="Times New Roman" w:cs="Times New Roman"/>
          <w:b/>
          <w:bCs/>
          <w:color w:val="000000" w:themeColor="text1"/>
          <w:kern w:val="0"/>
          <w:sz w:val="24"/>
          <w:szCs w:val="24"/>
          <w:lang w:bidi="ar-IQ"/>
          <w14:ligatures w14:val="none"/>
        </w:rPr>
      </w:pPr>
      <w:r w:rsidRPr="00233765">
        <w:rPr>
          <w:rFonts w:ascii="Times New Roman" w:eastAsia="Calibri" w:hAnsi="Times New Roman" w:cs="Times New Roman"/>
          <w:b/>
          <w:bCs/>
          <w:color w:val="000000" w:themeColor="text1"/>
          <w:kern w:val="0"/>
          <w:sz w:val="24"/>
          <w:szCs w:val="24"/>
          <w:lang w:bidi="ar-IQ"/>
          <w14:ligatures w14:val="none"/>
        </w:rPr>
        <w:t>Supplementary Table S</w:t>
      </w:r>
      <w:r w:rsidR="00B323F6" w:rsidRPr="00233765">
        <w:rPr>
          <w:rFonts w:ascii="Times New Roman" w:eastAsia="Calibri" w:hAnsi="Times New Roman" w:cs="Times New Roman"/>
          <w:b/>
          <w:bCs/>
          <w:color w:val="000000" w:themeColor="text1"/>
          <w:kern w:val="0"/>
          <w:sz w:val="24"/>
          <w:szCs w:val="24"/>
          <w:lang w:bidi="ar-IQ"/>
          <w14:ligatures w14:val="none"/>
        </w:rPr>
        <w:t>2</w:t>
      </w:r>
      <w:r w:rsidRPr="00233765">
        <w:rPr>
          <w:rFonts w:ascii="Times New Roman" w:eastAsia="Calibri" w:hAnsi="Times New Roman" w:cs="Times New Roman"/>
          <w:b/>
          <w:bCs/>
          <w:color w:val="000000" w:themeColor="text1"/>
          <w:kern w:val="0"/>
          <w:sz w:val="24"/>
          <w:szCs w:val="24"/>
          <w:lang w:bidi="ar-IQ"/>
          <w14:ligatures w14:val="none"/>
        </w:rPr>
        <w:t xml:space="preserve">. </w:t>
      </w:r>
      <w:r w:rsidRPr="00233765">
        <w:rPr>
          <w:rFonts w:ascii="Times New Roman" w:eastAsia="Calibri" w:hAnsi="Times New Roman" w:cs="Times New Roman"/>
          <w:color w:val="000000" w:themeColor="text1"/>
          <w:kern w:val="0"/>
          <w:sz w:val="24"/>
          <w:szCs w:val="24"/>
          <w:lang w:bidi="ar-IQ"/>
          <w14:ligatures w14:val="none"/>
        </w:rPr>
        <w:t>Primary reasons for exclusion of full-text studies after eligibility assessment.</w:t>
      </w:r>
    </w:p>
    <w:tbl>
      <w:tblPr>
        <w:tblStyle w:val="TableGrid9"/>
        <w:tblW w:w="10632" w:type="dxa"/>
        <w:jc w:val="center"/>
        <w:tblLook w:val="04A0" w:firstRow="1" w:lastRow="0" w:firstColumn="1" w:lastColumn="0" w:noHBand="0" w:noVBand="1"/>
      </w:tblPr>
      <w:tblGrid>
        <w:gridCol w:w="3539"/>
        <w:gridCol w:w="7093"/>
      </w:tblGrid>
      <w:tr w:rsidR="000D0518" w:rsidRPr="00233765" w14:paraId="251BF79F" w14:textId="77777777" w:rsidTr="009A1A48">
        <w:trPr>
          <w:jc w:val="center"/>
        </w:trPr>
        <w:tc>
          <w:tcPr>
            <w:tcW w:w="3539" w:type="dxa"/>
          </w:tcPr>
          <w:p w14:paraId="17D74099" w14:textId="77777777" w:rsidR="000D0518" w:rsidRPr="00233765" w:rsidRDefault="000D0518" w:rsidP="009A1A48">
            <w:pPr>
              <w:spacing w:line="360" w:lineRule="auto"/>
              <w:jc w:val="center"/>
              <w:rPr>
                <w:rFonts w:asciiTheme="majorBidi" w:hAnsiTheme="majorBidi" w:cstheme="majorBidi"/>
                <w:b/>
                <w:bCs/>
              </w:rPr>
            </w:pPr>
            <w:r w:rsidRPr="00233765">
              <w:rPr>
                <w:rFonts w:asciiTheme="majorBidi" w:hAnsiTheme="majorBidi" w:cstheme="majorBidi"/>
                <w:b/>
                <w:bCs/>
              </w:rPr>
              <w:t>Study</w:t>
            </w:r>
          </w:p>
        </w:tc>
        <w:tc>
          <w:tcPr>
            <w:tcW w:w="7093" w:type="dxa"/>
          </w:tcPr>
          <w:p w14:paraId="37D5EE19" w14:textId="77777777" w:rsidR="000D0518" w:rsidRPr="00233765" w:rsidRDefault="000D0518" w:rsidP="009A1A48">
            <w:pPr>
              <w:spacing w:line="360" w:lineRule="auto"/>
              <w:jc w:val="center"/>
              <w:rPr>
                <w:rFonts w:asciiTheme="majorBidi" w:hAnsiTheme="majorBidi" w:cstheme="majorBidi"/>
                <w:b/>
                <w:bCs/>
              </w:rPr>
            </w:pPr>
            <w:r w:rsidRPr="00233765">
              <w:rPr>
                <w:rFonts w:asciiTheme="majorBidi" w:hAnsiTheme="majorBidi" w:cstheme="majorBidi"/>
                <w:b/>
                <w:bCs/>
              </w:rPr>
              <w:t>Primary reason for exclusion</w:t>
            </w:r>
          </w:p>
        </w:tc>
      </w:tr>
      <w:tr w:rsidR="000D0518" w:rsidRPr="00233765" w14:paraId="56307726" w14:textId="77777777" w:rsidTr="009A1A48">
        <w:trPr>
          <w:jc w:val="center"/>
        </w:trPr>
        <w:tc>
          <w:tcPr>
            <w:tcW w:w="3539" w:type="dxa"/>
          </w:tcPr>
          <w:p w14:paraId="3CF74DA1"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Shrestha et al. (2016) </w:t>
            </w:r>
            <w:r w:rsidRPr="00233765">
              <w:rPr>
                <w:rFonts w:asciiTheme="majorBidi" w:hAnsiTheme="majorBidi" w:cstheme="majorBidi"/>
                <w:b/>
                <w:bCs/>
              </w:rPr>
              <w:fldChar w:fldCharType="begin">
                <w:fldData xml:space="preserve">PEVuZE5vdGU+PENpdGU+PEF1dGhvcj5TaHJlc3RoYTwvQXV0aG9yPjxZZWFyPjIwMTY8L1llYXI+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TaHJlc3RoYTwvQXV0aG9yPjxZZWFyPjIwMTY8L1llYXI+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19</w:t>
            </w:r>
            <w:r w:rsidRPr="00233765">
              <w:rPr>
                <w:rFonts w:asciiTheme="majorBidi" w:hAnsiTheme="majorBidi" w:cstheme="majorBidi"/>
                <w:b/>
                <w:bCs/>
              </w:rPr>
              <w:fldChar w:fldCharType="end"/>
            </w:r>
          </w:p>
        </w:tc>
        <w:tc>
          <w:tcPr>
            <w:tcW w:w="7093" w:type="dxa"/>
          </w:tcPr>
          <w:p w14:paraId="7669DC2C"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Nanoparticle application not evaluated as a root canal </w:t>
            </w:r>
            <w:proofErr w:type="spellStart"/>
            <w:r w:rsidRPr="00233765">
              <w:rPr>
                <w:rFonts w:asciiTheme="majorBidi" w:hAnsiTheme="majorBidi" w:cstheme="majorBidi"/>
              </w:rPr>
              <w:t>irrigant</w:t>
            </w:r>
            <w:proofErr w:type="spellEnd"/>
            <w:r w:rsidRPr="00233765">
              <w:rPr>
                <w:rFonts w:asciiTheme="majorBidi" w:hAnsiTheme="majorBidi" w:cstheme="majorBidi"/>
              </w:rPr>
              <w:t xml:space="preserve"> or final rinse (dentin-conditioning/regenerative NP system)</w:t>
            </w:r>
          </w:p>
        </w:tc>
      </w:tr>
      <w:tr w:rsidR="000D0518" w:rsidRPr="00233765" w14:paraId="505D3725" w14:textId="77777777" w:rsidTr="009A1A48">
        <w:trPr>
          <w:jc w:val="center"/>
        </w:trPr>
        <w:tc>
          <w:tcPr>
            <w:tcW w:w="3539" w:type="dxa"/>
          </w:tcPr>
          <w:p w14:paraId="1C57CDB1"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Akbari et al. (2017) </w:t>
            </w:r>
            <w:r w:rsidRPr="00233765">
              <w:rPr>
                <w:rFonts w:asciiTheme="majorBidi" w:hAnsiTheme="majorBidi" w:cstheme="majorBidi"/>
                <w:b/>
                <w:bCs/>
              </w:rPr>
              <w:fldChar w:fldCharType="begin">
                <w:fldData xml:space="preserve">PEVuZE5vdGU+PENpdGU+PEF1dGhvcj5Ba2Jhcmk8L0F1dGhvcj48WWVhcj4yMDE3PC9ZZWFyPjxS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Ba2Jhcmk8L0F1dGhvcj48WWVhcj4yMDE3PC9ZZWFyPjxS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20</w:t>
            </w:r>
            <w:r w:rsidRPr="00233765">
              <w:rPr>
                <w:rFonts w:asciiTheme="majorBidi" w:hAnsiTheme="majorBidi" w:cstheme="majorBidi"/>
                <w:b/>
                <w:bCs/>
              </w:rPr>
              <w:fldChar w:fldCharType="end"/>
            </w:r>
          </w:p>
        </w:tc>
        <w:tc>
          <w:tcPr>
            <w:tcW w:w="7093" w:type="dxa"/>
          </w:tcPr>
          <w:p w14:paraId="6F7AAD74"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Nanoparticle application not evaluated as a root canal </w:t>
            </w:r>
            <w:proofErr w:type="spellStart"/>
            <w:r w:rsidRPr="00233765">
              <w:rPr>
                <w:rFonts w:asciiTheme="majorBidi" w:hAnsiTheme="majorBidi" w:cstheme="majorBidi"/>
              </w:rPr>
              <w:t>irrigant</w:t>
            </w:r>
            <w:proofErr w:type="spellEnd"/>
            <w:r w:rsidRPr="00233765">
              <w:rPr>
                <w:rFonts w:asciiTheme="majorBidi" w:hAnsiTheme="majorBidi" w:cstheme="majorBidi"/>
              </w:rPr>
              <w:t xml:space="preserve"> or final rinse (PDT photosensitizer-carrier system)</w:t>
            </w:r>
          </w:p>
        </w:tc>
      </w:tr>
      <w:tr w:rsidR="000D0518" w:rsidRPr="00233765" w14:paraId="7D7902DA" w14:textId="77777777" w:rsidTr="009A1A48">
        <w:trPr>
          <w:jc w:val="center"/>
        </w:trPr>
        <w:tc>
          <w:tcPr>
            <w:tcW w:w="3539" w:type="dxa"/>
          </w:tcPr>
          <w:p w14:paraId="231977F6"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Rosa et al. (2017) </w:t>
            </w:r>
            <w:r w:rsidRPr="00233765">
              <w:rPr>
                <w:rFonts w:asciiTheme="majorBidi" w:hAnsiTheme="majorBidi" w:cstheme="majorBidi"/>
                <w:b/>
                <w:bCs/>
              </w:rPr>
              <w:fldChar w:fldCharType="begin">
                <w:fldData xml:space="preserve">PEVuZE5vdGU+PENpdGU+PEF1dGhvcj5Sb3NhPC9BdXRob3I+PFllYXI+MjAxNzwvWWVhcj48UmVj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=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Sb3NhPC9BdXRob3I+PFllYXI+MjAxNzwvWWVhcj48UmVj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=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21</w:t>
            </w:r>
            <w:r w:rsidRPr="00233765">
              <w:rPr>
                <w:rFonts w:asciiTheme="majorBidi" w:hAnsiTheme="majorBidi" w:cstheme="majorBidi"/>
                <w:b/>
                <w:bCs/>
              </w:rPr>
              <w:fldChar w:fldCharType="end"/>
            </w:r>
          </w:p>
        </w:tc>
        <w:tc>
          <w:tcPr>
            <w:tcW w:w="7093" w:type="dxa"/>
          </w:tcPr>
          <w:p w14:paraId="231BD2F7"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evaluate a NP-based irrigation/disinfection strategy (PDT-</w:t>
            </w:r>
            <w:proofErr w:type="spellStart"/>
            <w:r w:rsidRPr="00233765">
              <w:rPr>
                <w:rFonts w:asciiTheme="majorBidi" w:hAnsiTheme="majorBidi" w:cstheme="majorBidi"/>
              </w:rPr>
              <w:t>centered</w:t>
            </w:r>
            <w:proofErr w:type="spellEnd"/>
            <w:r w:rsidRPr="00233765">
              <w:rPr>
                <w:rFonts w:asciiTheme="majorBidi" w:hAnsiTheme="majorBidi" w:cstheme="majorBidi"/>
              </w:rPr>
              <w:t xml:space="preserve"> protocol without a NP </w:t>
            </w:r>
            <w:proofErr w:type="spellStart"/>
            <w:r w:rsidRPr="00233765">
              <w:rPr>
                <w:rFonts w:asciiTheme="majorBidi" w:hAnsiTheme="majorBidi" w:cstheme="majorBidi"/>
              </w:rPr>
              <w:t>irrigant</w:t>
            </w:r>
            <w:proofErr w:type="spellEnd"/>
            <w:r w:rsidRPr="00233765">
              <w:rPr>
                <w:rFonts w:asciiTheme="majorBidi" w:hAnsiTheme="majorBidi" w:cstheme="majorBidi"/>
              </w:rPr>
              <w:t>)</w:t>
            </w:r>
          </w:p>
        </w:tc>
      </w:tr>
      <w:tr w:rsidR="000D0518" w:rsidRPr="00233765" w14:paraId="15B98E19" w14:textId="77777777" w:rsidTr="009A1A48">
        <w:trPr>
          <w:jc w:val="center"/>
        </w:trPr>
        <w:tc>
          <w:tcPr>
            <w:tcW w:w="3539" w:type="dxa"/>
          </w:tcPr>
          <w:p w14:paraId="266F5D15"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Souza et al. (2017) </w:t>
            </w:r>
            <w:r w:rsidRPr="00233765">
              <w:rPr>
                <w:rFonts w:asciiTheme="majorBidi" w:hAnsiTheme="majorBidi" w:cstheme="majorBidi"/>
                <w:b/>
                <w:bCs/>
              </w:rPr>
              <w:fldChar w:fldCharType="begin">
                <w:fldData xml:space="preserve">PEVuZE5vdGU+PENpdGU+PEF1dGhvcj5Tb3V6YTwvQXV0aG9yPjxZZWFyPjIwMTc8L1llYXI+PFJl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Tb3V6YTwvQXV0aG9yPjxZZWFyPjIwMTc8L1llYXI+PFJl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22</w:t>
            </w:r>
            <w:r w:rsidRPr="00233765">
              <w:rPr>
                <w:rFonts w:asciiTheme="majorBidi" w:hAnsiTheme="majorBidi" w:cstheme="majorBidi"/>
                <w:b/>
                <w:bCs/>
              </w:rPr>
              <w:fldChar w:fldCharType="end"/>
            </w:r>
          </w:p>
        </w:tc>
        <w:tc>
          <w:tcPr>
            <w:tcW w:w="7093" w:type="dxa"/>
          </w:tcPr>
          <w:p w14:paraId="1952BA16"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Did not evaluate a NP-based irrigation/disinfection strategy (PDT protocol without a NP </w:t>
            </w:r>
            <w:proofErr w:type="spellStart"/>
            <w:r w:rsidRPr="00233765">
              <w:rPr>
                <w:rFonts w:asciiTheme="majorBidi" w:hAnsiTheme="majorBidi" w:cstheme="majorBidi"/>
              </w:rPr>
              <w:t>irrigant</w:t>
            </w:r>
            <w:proofErr w:type="spellEnd"/>
            <w:r w:rsidRPr="00233765">
              <w:rPr>
                <w:rFonts w:asciiTheme="majorBidi" w:hAnsiTheme="majorBidi" w:cstheme="majorBidi"/>
              </w:rPr>
              <w:t>)</w:t>
            </w:r>
          </w:p>
        </w:tc>
      </w:tr>
      <w:tr w:rsidR="000D0518" w:rsidRPr="00233765" w14:paraId="2DF0B9D2" w14:textId="77777777" w:rsidTr="009A1A48">
        <w:trPr>
          <w:jc w:val="center"/>
        </w:trPr>
        <w:tc>
          <w:tcPr>
            <w:tcW w:w="3539" w:type="dxa"/>
          </w:tcPr>
          <w:p w14:paraId="0A8D2017"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Batinić et al. (2018) </w:t>
            </w:r>
            <w:r w:rsidRPr="00233765">
              <w:rPr>
                <w:rFonts w:asciiTheme="majorBidi" w:hAnsiTheme="majorBidi" w:cstheme="majorBidi"/>
                <w:b/>
                <w:bCs/>
              </w:rPr>
              <w:fldChar w:fldCharType="begin">
                <w:fldData xml:space="preserve">PEVuZE5vdGU+PENpdGU+PEF1dGhvcj5CYXRpbmnEhzwvQXV0aG9yPjxZZWFyPjIwMTg8L1llYXI+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CYXRpbmnEhzwvQXV0aG9yPjxZZWFyPjIwMTg8L1llYXI+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23</w:t>
            </w:r>
            <w:r w:rsidRPr="00233765">
              <w:rPr>
                <w:rFonts w:asciiTheme="majorBidi" w:hAnsiTheme="majorBidi" w:cstheme="majorBidi"/>
                <w:b/>
                <w:bCs/>
              </w:rPr>
              <w:fldChar w:fldCharType="end"/>
            </w:r>
          </w:p>
        </w:tc>
        <w:tc>
          <w:tcPr>
            <w:tcW w:w="7093" w:type="dxa"/>
          </w:tcPr>
          <w:p w14:paraId="6314BF03"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Did not evaluate a NP-based irrigation/disinfection strategy (PDT-based disinfection comparison, not an NP </w:t>
            </w:r>
            <w:proofErr w:type="spellStart"/>
            <w:r w:rsidRPr="00233765">
              <w:rPr>
                <w:rFonts w:asciiTheme="majorBidi" w:hAnsiTheme="majorBidi" w:cstheme="majorBidi"/>
              </w:rPr>
              <w:t>irrigant</w:t>
            </w:r>
            <w:proofErr w:type="spellEnd"/>
            <w:r w:rsidRPr="00233765">
              <w:rPr>
                <w:rFonts w:asciiTheme="majorBidi" w:hAnsiTheme="majorBidi" w:cstheme="majorBidi"/>
              </w:rPr>
              <w:t xml:space="preserve"> study)</w:t>
            </w:r>
          </w:p>
        </w:tc>
      </w:tr>
      <w:tr w:rsidR="000D0518" w:rsidRPr="00233765" w14:paraId="21D5F604" w14:textId="77777777" w:rsidTr="009A1A48">
        <w:trPr>
          <w:jc w:val="center"/>
        </w:trPr>
        <w:tc>
          <w:tcPr>
            <w:tcW w:w="3539" w:type="dxa"/>
          </w:tcPr>
          <w:p w14:paraId="07157E11"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Bukhari et al. (2018) </w:t>
            </w:r>
            <w:r w:rsidRPr="00233765">
              <w:rPr>
                <w:rFonts w:asciiTheme="majorBidi" w:hAnsiTheme="majorBidi" w:cstheme="majorBidi"/>
                <w:b/>
                <w:bCs/>
              </w:rPr>
              <w:fldChar w:fldCharType="begin">
                <w:fldData xml:space="preserve">PEVuZE5vdGU+PENpdGU+PEF1dGhvcj5CdWtoYXJpPC9BdXRob3I+PFllYXI+MjAxODwvWWVhcj48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CdWtoYXJpPC9BdXRob3I+PFllYXI+MjAxODwvWWVhcj48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24</w:t>
            </w:r>
            <w:r w:rsidRPr="00233765">
              <w:rPr>
                <w:rFonts w:asciiTheme="majorBidi" w:hAnsiTheme="majorBidi" w:cstheme="majorBidi"/>
                <w:b/>
                <w:bCs/>
              </w:rPr>
              <w:fldChar w:fldCharType="end"/>
            </w:r>
          </w:p>
        </w:tc>
        <w:tc>
          <w:tcPr>
            <w:tcW w:w="7093" w:type="dxa"/>
          </w:tcPr>
          <w:p w14:paraId="5E91FE4F"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use extracted human teeth with natural root canal anatomy (prepared dentin-block model)</w:t>
            </w:r>
          </w:p>
        </w:tc>
      </w:tr>
      <w:tr w:rsidR="000D0518" w:rsidRPr="00233765" w14:paraId="3C9EAAE0" w14:textId="77777777" w:rsidTr="009A1A48">
        <w:trPr>
          <w:jc w:val="center"/>
        </w:trPr>
        <w:tc>
          <w:tcPr>
            <w:tcW w:w="3539" w:type="dxa"/>
          </w:tcPr>
          <w:p w14:paraId="284BBEB6"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Chávez-Andrade et al. (2019) </w:t>
            </w:r>
            <w:r w:rsidRPr="00233765">
              <w:rPr>
                <w:rFonts w:asciiTheme="majorBidi" w:hAnsiTheme="majorBidi" w:cstheme="majorBidi"/>
                <w:b/>
                <w:bCs/>
              </w:rPr>
              <w:fldChar w:fldCharType="begin">
                <w:fldData xml:space="preserve">PEVuZE5vdGU+PENpdGU+PEF1dGhvcj5DaMOhdmV6LUFuZHJhZGU8L0F1dGhvcj48WWVhcj4yMDE5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DaMOhdmV6LUFuZHJhZGU8L0F1dGhvcj48WWVhcj4yMDE5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16</w:t>
            </w:r>
            <w:r w:rsidRPr="00233765">
              <w:rPr>
                <w:rFonts w:asciiTheme="majorBidi" w:hAnsiTheme="majorBidi" w:cstheme="majorBidi"/>
                <w:b/>
                <w:bCs/>
              </w:rPr>
              <w:fldChar w:fldCharType="end"/>
            </w:r>
          </w:p>
        </w:tc>
        <w:tc>
          <w:tcPr>
            <w:tcW w:w="7093" w:type="dxa"/>
          </w:tcPr>
          <w:p w14:paraId="7CE01BFD"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use extracted human teeth with natural root canal anatomy (bovine dentin/root dentine model)</w:t>
            </w:r>
          </w:p>
        </w:tc>
      </w:tr>
      <w:tr w:rsidR="000D0518" w:rsidRPr="00233765" w14:paraId="706F6487" w14:textId="77777777" w:rsidTr="009A1A48">
        <w:trPr>
          <w:jc w:val="center"/>
        </w:trPr>
        <w:tc>
          <w:tcPr>
            <w:tcW w:w="3539" w:type="dxa"/>
          </w:tcPr>
          <w:p w14:paraId="2E0E37DB" w14:textId="77777777" w:rsidR="000D0518" w:rsidRPr="00233765" w:rsidRDefault="000D0518" w:rsidP="009A1A48">
            <w:pPr>
              <w:numPr>
                <w:ilvl w:val="0"/>
                <w:numId w:val="7"/>
              </w:numPr>
              <w:spacing w:line="360" w:lineRule="auto"/>
              <w:contextualSpacing/>
              <w:rPr>
                <w:rFonts w:asciiTheme="majorBidi" w:hAnsiTheme="majorBidi" w:cstheme="majorBidi"/>
                <w:b/>
                <w:bCs/>
              </w:rPr>
            </w:pPr>
            <w:proofErr w:type="spellStart"/>
            <w:r w:rsidRPr="00233765">
              <w:rPr>
                <w:rFonts w:asciiTheme="majorBidi" w:hAnsiTheme="majorBidi" w:cstheme="majorBidi"/>
                <w:b/>
                <w:bCs/>
              </w:rPr>
              <w:t>Daood</w:t>
            </w:r>
            <w:proofErr w:type="spellEnd"/>
            <w:r w:rsidRPr="00233765">
              <w:rPr>
                <w:rFonts w:asciiTheme="majorBidi" w:hAnsiTheme="majorBidi" w:cstheme="majorBidi"/>
                <w:b/>
                <w:bCs/>
              </w:rPr>
              <w:t xml:space="preserve"> et al. (2019) </w:t>
            </w:r>
            <w:r w:rsidRPr="00233765">
              <w:rPr>
                <w:rFonts w:asciiTheme="majorBidi" w:hAnsiTheme="majorBidi" w:cstheme="majorBidi"/>
                <w:b/>
                <w:bCs/>
              </w:rPr>
              <w:fldChar w:fldCharType="begin">
                <w:fldData xml:space="preserve">PEVuZE5vdGU+PENpdGU+PEF1dGhvcj5EYW9vZDwvQXV0aG9yPjxZZWFyPjIwMTk8L1llYXI+PFJl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EYW9vZDwvQXV0aG9yPjxZZWFyPjIwMTk8L1llYXI+PFJl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25</w:t>
            </w:r>
            <w:r w:rsidRPr="00233765">
              <w:rPr>
                <w:rFonts w:asciiTheme="majorBidi" w:hAnsiTheme="majorBidi" w:cstheme="majorBidi"/>
                <w:b/>
                <w:bCs/>
              </w:rPr>
              <w:fldChar w:fldCharType="end"/>
            </w:r>
          </w:p>
        </w:tc>
        <w:tc>
          <w:tcPr>
            <w:tcW w:w="7093" w:type="dxa"/>
          </w:tcPr>
          <w:p w14:paraId="72819649"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evaluate a NP-based irrigation/disinfection strategy (quaternary ammonium silane formulation)</w:t>
            </w:r>
          </w:p>
        </w:tc>
      </w:tr>
      <w:tr w:rsidR="000D0518" w:rsidRPr="00233765" w14:paraId="33149B79" w14:textId="77777777" w:rsidTr="009A1A48">
        <w:trPr>
          <w:jc w:val="center"/>
        </w:trPr>
        <w:tc>
          <w:tcPr>
            <w:tcW w:w="3539" w:type="dxa"/>
          </w:tcPr>
          <w:p w14:paraId="7C70928A"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lastRenderedPageBreak/>
              <w:t xml:space="preserve">Ioannidis et al. (2019) </w:t>
            </w:r>
            <w:r w:rsidRPr="00233765">
              <w:rPr>
                <w:rFonts w:asciiTheme="majorBidi" w:hAnsiTheme="majorBidi" w:cstheme="majorBidi"/>
                <w:b/>
                <w:bCs/>
              </w:rPr>
              <w:fldChar w:fldCharType="begin">
                <w:fldData xml:space="preserve">PEVuZE5vdGU+PENpdGU+PEF1dGhvcj5Jb2FubmlkaXM8L0F1dGhvcj48WWVhcj4yMDE5PC9ZZWFy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Jb2FubmlkaXM8L0F1dGhvcj48WWVhcj4yMDE5PC9ZZWFy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26</w:t>
            </w:r>
            <w:r w:rsidRPr="00233765">
              <w:rPr>
                <w:rFonts w:asciiTheme="majorBidi" w:hAnsiTheme="majorBidi" w:cstheme="majorBidi"/>
                <w:b/>
                <w:bCs/>
              </w:rPr>
              <w:fldChar w:fldCharType="end"/>
            </w:r>
          </w:p>
        </w:tc>
        <w:tc>
          <w:tcPr>
            <w:tcW w:w="7093" w:type="dxa"/>
          </w:tcPr>
          <w:p w14:paraId="05B2AFF2"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use extracted human teeth with natural root canal anatomy (hemi-sectioned teeth with artificially created lateral canals)</w:t>
            </w:r>
          </w:p>
        </w:tc>
      </w:tr>
      <w:tr w:rsidR="000D0518" w:rsidRPr="00233765" w14:paraId="12157DCA" w14:textId="77777777" w:rsidTr="009A1A48">
        <w:trPr>
          <w:jc w:val="center"/>
        </w:trPr>
        <w:tc>
          <w:tcPr>
            <w:tcW w:w="3539" w:type="dxa"/>
          </w:tcPr>
          <w:p w14:paraId="389D5284"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Li et al. (2019) </w:t>
            </w:r>
            <w:r w:rsidRPr="00233765">
              <w:rPr>
                <w:rFonts w:asciiTheme="majorBidi" w:hAnsiTheme="majorBidi" w:cstheme="majorBidi"/>
                <w:b/>
                <w:bCs/>
              </w:rPr>
              <w:fldChar w:fldCharType="begin">
                <w:fldData xml:space="preserve">PEVuZE5vdGU+PENpdGU+PEF1dGhvcj5MaTwvQXV0aG9yPjxZZWFyPjIwMTk8L1llYXI+PFJlY051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MaTwvQXV0aG9yPjxZZWFyPjIwMTk8L1llYXI+PFJlY051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27</w:t>
            </w:r>
            <w:r w:rsidRPr="00233765">
              <w:rPr>
                <w:rFonts w:asciiTheme="majorBidi" w:hAnsiTheme="majorBidi" w:cstheme="majorBidi"/>
                <w:b/>
                <w:bCs/>
              </w:rPr>
              <w:fldChar w:fldCharType="end"/>
            </w:r>
          </w:p>
        </w:tc>
        <w:tc>
          <w:tcPr>
            <w:tcW w:w="7093" w:type="dxa"/>
          </w:tcPr>
          <w:p w14:paraId="06735877"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Nanoparticle application not evaluated as a root canal </w:t>
            </w:r>
            <w:proofErr w:type="spellStart"/>
            <w:r w:rsidRPr="00233765">
              <w:rPr>
                <w:rFonts w:asciiTheme="majorBidi" w:hAnsiTheme="majorBidi" w:cstheme="majorBidi"/>
              </w:rPr>
              <w:t>irrigant</w:t>
            </w:r>
            <w:proofErr w:type="spellEnd"/>
            <w:r w:rsidRPr="00233765">
              <w:rPr>
                <w:rFonts w:asciiTheme="majorBidi" w:hAnsiTheme="majorBidi" w:cstheme="majorBidi"/>
              </w:rPr>
              <w:t xml:space="preserve"> or final rinse (NP coating/microbubble delivery study)</w:t>
            </w:r>
          </w:p>
        </w:tc>
      </w:tr>
      <w:tr w:rsidR="000D0518" w:rsidRPr="00233765" w14:paraId="0DB4EF3B" w14:textId="77777777" w:rsidTr="009A1A48">
        <w:trPr>
          <w:jc w:val="center"/>
        </w:trPr>
        <w:tc>
          <w:tcPr>
            <w:tcW w:w="3539" w:type="dxa"/>
          </w:tcPr>
          <w:p w14:paraId="5D875678"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Naseri et al. (2019) </w:t>
            </w:r>
            <w:r w:rsidRPr="00233765">
              <w:rPr>
                <w:rFonts w:asciiTheme="majorBidi" w:hAnsiTheme="majorBidi" w:cstheme="majorBidi"/>
                <w:b/>
                <w:bCs/>
              </w:rPr>
              <w:fldChar w:fldCharType="begin">
                <w:fldData xml:space="preserve">PEVuZE5vdGU+PENpdGU+PEF1dGhvcj5OYXNlcmk8L0F1dGhvcj48WWVhcj4yMDE5PC9ZZWFyPjxS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OYXNlcmk8L0F1dGhvcj48WWVhcj4yMDE5PC9ZZWFyPjxS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28</w:t>
            </w:r>
            <w:r w:rsidRPr="00233765">
              <w:rPr>
                <w:rFonts w:asciiTheme="majorBidi" w:hAnsiTheme="majorBidi" w:cstheme="majorBidi"/>
                <w:b/>
                <w:bCs/>
              </w:rPr>
              <w:fldChar w:fldCharType="end"/>
            </w:r>
          </w:p>
        </w:tc>
        <w:tc>
          <w:tcPr>
            <w:tcW w:w="7093" w:type="dxa"/>
          </w:tcPr>
          <w:p w14:paraId="2C0D1A41"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Nanoparticle application not evaluated as a root canal </w:t>
            </w:r>
            <w:proofErr w:type="spellStart"/>
            <w:r w:rsidRPr="00233765">
              <w:rPr>
                <w:rFonts w:asciiTheme="majorBidi" w:hAnsiTheme="majorBidi" w:cstheme="majorBidi"/>
              </w:rPr>
              <w:t>irrigant</w:t>
            </w:r>
            <w:proofErr w:type="spellEnd"/>
            <w:r w:rsidRPr="00233765">
              <w:rPr>
                <w:rFonts w:asciiTheme="majorBidi" w:hAnsiTheme="majorBidi" w:cstheme="majorBidi"/>
              </w:rPr>
              <w:t xml:space="preserve"> or final rinse (nano-calcium hydroxide intracanal medicament/microhardness study)</w:t>
            </w:r>
          </w:p>
        </w:tc>
      </w:tr>
      <w:tr w:rsidR="000D0518" w:rsidRPr="00233765" w14:paraId="425F63F9" w14:textId="77777777" w:rsidTr="009A1A48">
        <w:trPr>
          <w:jc w:val="center"/>
        </w:trPr>
        <w:tc>
          <w:tcPr>
            <w:tcW w:w="3539" w:type="dxa"/>
          </w:tcPr>
          <w:p w14:paraId="714A6613"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Savitha et al. (2019) </w:t>
            </w:r>
            <w:r w:rsidRPr="00233765">
              <w:rPr>
                <w:rFonts w:asciiTheme="majorBidi" w:hAnsiTheme="majorBidi" w:cstheme="majorBidi"/>
                <w:b/>
                <w:bCs/>
              </w:rPr>
              <w:fldChar w:fldCharType="begin"/>
            </w:r>
            <w:r w:rsidRPr="00233765">
              <w:rPr>
                <w:rFonts w:asciiTheme="majorBidi" w:hAnsiTheme="majorBidi" w:cstheme="majorBidi"/>
                <w:b/>
                <w:bCs/>
              </w:rPr>
              <w:instrText xml:space="preserve"> ADDIN EN.CITE &lt;EndNote&gt;&lt;Cite&gt;&lt;Author&gt;Savitha&lt;/Author&gt;&lt;Year&gt;2019&lt;/Year&gt;&lt;RecNum&gt;74&lt;/RecNum&gt;&lt;DisplayText&gt;&lt;style face="superscript"&gt;29&lt;/style&gt;&lt;/DisplayText&gt;&lt;record&gt;&lt;rec-number&gt;74&lt;/rec-number&gt;&lt;foreign-keys&gt;&lt;key app="EN" db-id="affvp02z8svd5ae99wu59r0ud5td2swwsfpf" timestamp="1777099043"&gt;74&lt;/key&gt;&lt;/foreign-keys&gt;&lt;ref-type name="Journal Article"&gt;17&lt;/ref-type&gt;&lt;contributors&gt;&lt;authors&gt;&lt;author&gt;Savitha, A.&lt;/author&gt;&lt;author&gt;SriRekha, A.&lt;/author&gt;&lt;author&gt;Vijay, R.&lt;/author&gt;&lt;author&gt;Ashwija,&lt;/author&gt;&lt;author&gt;Champa, C.&lt;/author&gt;&lt;author&gt;Jaykumar, T.&lt;/author&gt;&lt;/authors&gt;&lt;/contributors&gt;&lt;auth-address&gt;Department of Conservative Dentistry and Endodontics, The Oxford Dental College and Hospital, Bommanahalli, Hosur Road, Bangalore 560068, India.&lt;/auth-address&gt;&lt;titles&gt;&lt;title&gt;An in vivo comparative evaluation of antimicrobial efficacy of chitosan, chlorhexidine gluconate gel and their combination as an intracanal medicament against Enterococcus faecalis in failed endodontic cases using real time polymerase chain reaction (qPCR)&lt;/title&gt;&lt;secondary-title&gt;Saudi Dent J&lt;/secondary-title&gt;&lt;alt-title&gt;The Saudi dental journal&lt;/alt-title&gt;&lt;/titles&gt;&lt;periodical&gt;&lt;full-title&gt;Saudi Dent J&lt;/full-title&gt;&lt;abbr-1&gt;The Saudi dental journal&lt;/abbr-1&gt;&lt;/periodical&gt;&lt;alt-periodical&gt;&lt;full-title&gt;Saudi Dent J&lt;/full-title&gt;&lt;abbr-1&gt;The Saudi dental journal&lt;/abbr-1&gt;&lt;/alt-periodical&gt;&lt;pages&gt;360-366&lt;/pages&gt;&lt;volume&gt;31&lt;/volume&gt;&lt;number&gt;3&lt;/number&gt;&lt;edition&gt;2019/07/25&lt;/edition&gt;&lt;dates&gt;&lt;year&gt;2019&lt;/year&gt;&lt;pub-dates&gt;&lt;date&gt;Jul&lt;/date&gt;&lt;/pub-dates&gt;&lt;/dates&gt;&lt;isbn&gt;1013-9052 (Print)&amp;#xD;1013-9052&lt;/isbn&gt;&lt;accession-num&gt;31337941&lt;/accession-num&gt;&lt;urls&gt;&lt;/urls&gt;&lt;custom2&gt;PMC6626259&lt;/custom2&gt;&lt;electronic-resource-num&gt;10.1016/j.sdentj.2019.03.003&lt;/electronic-resource-num&gt;&lt;remote-database-provider&gt;NLM&lt;/remote-database-provider&gt;&lt;language&gt;eng&lt;/language&gt;&lt;/record&gt;&lt;/Cite&gt;&lt;/EndNote&gt;</w:instrText>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29</w:t>
            </w:r>
            <w:r w:rsidRPr="00233765">
              <w:rPr>
                <w:rFonts w:asciiTheme="majorBidi" w:hAnsiTheme="majorBidi" w:cstheme="majorBidi"/>
                <w:b/>
                <w:bCs/>
              </w:rPr>
              <w:fldChar w:fldCharType="end"/>
            </w:r>
          </w:p>
        </w:tc>
        <w:tc>
          <w:tcPr>
            <w:tcW w:w="7093" w:type="dxa"/>
          </w:tcPr>
          <w:p w14:paraId="4E3AD738"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Nanoparticle application not evaluated as a root canal </w:t>
            </w:r>
            <w:proofErr w:type="spellStart"/>
            <w:r w:rsidRPr="00233765">
              <w:rPr>
                <w:rFonts w:asciiTheme="majorBidi" w:hAnsiTheme="majorBidi" w:cstheme="majorBidi"/>
              </w:rPr>
              <w:t>irrigant</w:t>
            </w:r>
            <w:proofErr w:type="spellEnd"/>
            <w:r w:rsidRPr="00233765">
              <w:rPr>
                <w:rFonts w:asciiTheme="majorBidi" w:hAnsiTheme="majorBidi" w:cstheme="majorBidi"/>
              </w:rPr>
              <w:t xml:space="preserve"> or final rinse (intracanal medicament gel)</w:t>
            </w:r>
          </w:p>
        </w:tc>
      </w:tr>
      <w:tr w:rsidR="000D0518" w:rsidRPr="00233765" w14:paraId="3060CEB8" w14:textId="77777777" w:rsidTr="009A1A48">
        <w:trPr>
          <w:jc w:val="center"/>
        </w:trPr>
        <w:tc>
          <w:tcPr>
            <w:tcW w:w="3539" w:type="dxa"/>
          </w:tcPr>
          <w:p w14:paraId="608B1F1F" w14:textId="77777777" w:rsidR="000D0518" w:rsidRPr="00233765" w:rsidRDefault="000D0518" w:rsidP="009A1A48">
            <w:pPr>
              <w:numPr>
                <w:ilvl w:val="0"/>
                <w:numId w:val="7"/>
              </w:numPr>
              <w:spacing w:line="360" w:lineRule="auto"/>
              <w:contextualSpacing/>
              <w:rPr>
                <w:rFonts w:asciiTheme="majorBidi" w:hAnsiTheme="majorBidi" w:cstheme="majorBidi"/>
                <w:b/>
                <w:bCs/>
              </w:rPr>
            </w:pPr>
            <w:proofErr w:type="spellStart"/>
            <w:r w:rsidRPr="00233765">
              <w:rPr>
                <w:rFonts w:asciiTheme="majorBidi" w:hAnsiTheme="majorBidi" w:cstheme="majorBidi"/>
                <w:b/>
                <w:bCs/>
              </w:rPr>
              <w:t>Daood</w:t>
            </w:r>
            <w:proofErr w:type="spellEnd"/>
            <w:r w:rsidRPr="00233765">
              <w:rPr>
                <w:rFonts w:asciiTheme="majorBidi" w:hAnsiTheme="majorBidi" w:cstheme="majorBidi"/>
                <w:b/>
                <w:bCs/>
              </w:rPr>
              <w:t xml:space="preserve"> et al. (2020) </w:t>
            </w:r>
            <w:r w:rsidRPr="00233765">
              <w:rPr>
                <w:rFonts w:asciiTheme="majorBidi" w:hAnsiTheme="majorBidi" w:cstheme="majorBidi"/>
                <w:b/>
                <w:bCs/>
              </w:rPr>
              <w:fldChar w:fldCharType="begin">
                <w:fldData xml:space="preserve">PEVuZE5vdGU+PENpdGU+PEF1dGhvcj5EYW9vZDwvQXV0aG9yPjxZZWFyPjIwMjA8L1llYXI+PFJl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==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EYW9vZDwvQXV0aG9yPjxZZWFyPjIwMjA8L1llYXI+PFJl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==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30</w:t>
            </w:r>
            <w:r w:rsidRPr="00233765">
              <w:rPr>
                <w:rFonts w:asciiTheme="majorBidi" w:hAnsiTheme="majorBidi" w:cstheme="majorBidi"/>
                <w:b/>
                <w:bCs/>
              </w:rPr>
              <w:fldChar w:fldCharType="end"/>
            </w:r>
          </w:p>
        </w:tc>
        <w:tc>
          <w:tcPr>
            <w:tcW w:w="7093" w:type="dxa"/>
          </w:tcPr>
          <w:p w14:paraId="5435D608"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evaluate a NP-based irrigation/disinfection strategy (quaternary ammonium silane formulation)</w:t>
            </w:r>
          </w:p>
        </w:tc>
      </w:tr>
      <w:tr w:rsidR="000D0518" w:rsidRPr="00233765" w14:paraId="24B00414" w14:textId="77777777" w:rsidTr="009A1A48">
        <w:trPr>
          <w:jc w:val="center"/>
        </w:trPr>
        <w:tc>
          <w:tcPr>
            <w:tcW w:w="3539" w:type="dxa"/>
          </w:tcPr>
          <w:p w14:paraId="0CE72C35"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Marinković et al. (2020) </w:t>
            </w:r>
            <w:r w:rsidRPr="00233765">
              <w:rPr>
                <w:rFonts w:asciiTheme="majorBidi" w:hAnsiTheme="majorBidi" w:cstheme="majorBidi"/>
                <w:b/>
                <w:bCs/>
              </w:rPr>
              <w:fldChar w:fldCharType="begin">
                <w:fldData xml:space="preserve">PEVuZE5vdGU+PENpdGU+PEF1dGhvcj5NYXJpbmtvdmnEhzwvQXV0aG9yPjxZZWFyPjIwMjA8L1ll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NYXJpbmtvdmnEhzwvQXV0aG9yPjxZZWFyPjIwMjA8L1ll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31</w:t>
            </w:r>
            <w:r w:rsidRPr="00233765">
              <w:rPr>
                <w:rFonts w:asciiTheme="majorBidi" w:hAnsiTheme="majorBidi" w:cstheme="majorBidi"/>
                <w:b/>
                <w:bCs/>
              </w:rPr>
              <w:fldChar w:fldCharType="end"/>
            </w:r>
          </w:p>
        </w:tc>
        <w:tc>
          <w:tcPr>
            <w:tcW w:w="7093" w:type="dxa"/>
          </w:tcPr>
          <w:p w14:paraId="1B97AC0C"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Did not evaluate a NP-based irrigation/disinfection strategy (essential-oil </w:t>
            </w:r>
            <w:proofErr w:type="spellStart"/>
            <w:r w:rsidRPr="00233765">
              <w:rPr>
                <w:rFonts w:asciiTheme="majorBidi" w:hAnsiTheme="majorBidi" w:cstheme="majorBidi"/>
              </w:rPr>
              <w:t>irrigants</w:t>
            </w:r>
            <w:proofErr w:type="spellEnd"/>
            <w:r w:rsidRPr="00233765">
              <w:rPr>
                <w:rFonts w:asciiTheme="majorBidi" w:hAnsiTheme="majorBidi" w:cstheme="majorBidi"/>
              </w:rPr>
              <w:t>)</w:t>
            </w:r>
          </w:p>
        </w:tc>
      </w:tr>
      <w:tr w:rsidR="000D0518" w:rsidRPr="00233765" w14:paraId="0E88CD16" w14:textId="77777777" w:rsidTr="009A1A48">
        <w:trPr>
          <w:jc w:val="center"/>
        </w:trPr>
        <w:tc>
          <w:tcPr>
            <w:tcW w:w="3539" w:type="dxa"/>
          </w:tcPr>
          <w:p w14:paraId="0F994431" w14:textId="77777777" w:rsidR="000D0518" w:rsidRPr="00233765" w:rsidRDefault="000D0518" w:rsidP="009A1A48">
            <w:pPr>
              <w:numPr>
                <w:ilvl w:val="0"/>
                <w:numId w:val="7"/>
              </w:numPr>
              <w:spacing w:line="360" w:lineRule="auto"/>
              <w:contextualSpacing/>
              <w:rPr>
                <w:rFonts w:asciiTheme="majorBidi" w:hAnsiTheme="majorBidi" w:cstheme="majorBidi"/>
                <w:b/>
                <w:bCs/>
              </w:rPr>
            </w:pPr>
            <w:proofErr w:type="spellStart"/>
            <w:r w:rsidRPr="00233765">
              <w:rPr>
                <w:rFonts w:asciiTheme="majorBidi" w:hAnsiTheme="majorBidi" w:cstheme="majorBidi"/>
                <w:b/>
                <w:bCs/>
              </w:rPr>
              <w:t>Daood</w:t>
            </w:r>
            <w:proofErr w:type="spellEnd"/>
            <w:r w:rsidRPr="00233765">
              <w:rPr>
                <w:rFonts w:asciiTheme="majorBidi" w:hAnsiTheme="majorBidi" w:cstheme="majorBidi"/>
                <w:b/>
                <w:bCs/>
              </w:rPr>
              <w:t xml:space="preserve"> et al. (2021) </w:t>
            </w:r>
            <w:r w:rsidRPr="00233765">
              <w:rPr>
                <w:rFonts w:asciiTheme="majorBidi" w:hAnsiTheme="majorBidi" w:cstheme="majorBidi"/>
                <w:b/>
                <w:bCs/>
              </w:rPr>
              <w:fldChar w:fldCharType="begin">
                <w:fldData xml:space="preserve">PEVuZE5vdGU+PENpdGU+PEF1dGhvcj5EYW9vZDwvQXV0aG9yPjxZZWFyPjIwMjE8L1llYXI+PFJl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EYW9vZDwvQXV0aG9yPjxZZWFyPjIwMjE8L1llYXI+PFJl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32</w:t>
            </w:r>
            <w:r w:rsidRPr="00233765">
              <w:rPr>
                <w:rFonts w:asciiTheme="majorBidi" w:hAnsiTheme="majorBidi" w:cstheme="majorBidi"/>
                <w:b/>
                <w:bCs/>
              </w:rPr>
              <w:fldChar w:fldCharType="end"/>
            </w:r>
          </w:p>
        </w:tc>
        <w:tc>
          <w:tcPr>
            <w:tcW w:w="7093" w:type="dxa"/>
          </w:tcPr>
          <w:p w14:paraId="05D9C5E0"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Did not evaluate a NP-based irrigation/disinfection strategy (K21-E formulation; not a NP </w:t>
            </w:r>
            <w:proofErr w:type="spellStart"/>
            <w:r w:rsidRPr="00233765">
              <w:rPr>
                <w:rFonts w:asciiTheme="majorBidi" w:hAnsiTheme="majorBidi" w:cstheme="majorBidi"/>
              </w:rPr>
              <w:t>irrigant</w:t>
            </w:r>
            <w:proofErr w:type="spellEnd"/>
            <w:r w:rsidRPr="00233765">
              <w:rPr>
                <w:rFonts w:asciiTheme="majorBidi" w:hAnsiTheme="majorBidi" w:cstheme="majorBidi"/>
              </w:rPr>
              <w:t>)</w:t>
            </w:r>
          </w:p>
        </w:tc>
      </w:tr>
      <w:tr w:rsidR="000D0518" w:rsidRPr="00233765" w14:paraId="7EB91121" w14:textId="77777777" w:rsidTr="009A1A48">
        <w:trPr>
          <w:jc w:val="center"/>
        </w:trPr>
        <w:tc>
          <w:tcPr>
            <w:tcW w:w="3539" w:type="dxa"/>
          </w:tcPr>
          <w:p w14:paraId="31308D00"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Hussein and Kishen (2021) </w:t>
            </w:r>
            <w:r w:rsidRPr="00233765">
              <w:rPr>
                <w:rFonts w:asciiTheme="majorBidi" w:hAnsiTheme="majorBidi" w:cstheme="majorBidi"/>
                <w:b/>
                <w:bCs/>
              </w:rPr>
              <w:fldChar w:fldCharType="begin">
                <w:fldData xml:space="preserve">PEVuZE5vdGU+PENpdGU+PEF1dGhvcj5IdXNzZWluPC9BdXRob3I+PFllYXI+MjAyMTwvWWVhcj48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IdXNzZWluPC9BdXRob3I+PFllYXI+MjAyMTwvWWVhcj48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33</w:t>
            </w:r>
            <w:r w:rsidRPr="00233765">
              <w:rPr>
                <w:rFonts w:asciiTheme="majorBidi" w:hAnsiTheme="majorBidi" w:cstheme="majorBidi"/>
                <w:b/>
                <w:bCs/>
              </w:rPr>
              <w:fldChar w:fldCharType="end"/>
            </w:r>
          </w:p>
        </w:tc>
        <w:tc>
          <w:tcPr>
            <w:tcW w:w="7093" w:type="dxa"/>
          </w:tcPr>
          <w:p w14:paraId="2E9E01D5"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Nanoparticle application not evaluated as a root canal </w:t>
            </w:r>
            <w:proofErr w:type="spellStart"/>
            <w:r w:rsidRPr="00233765">
              <w:rPr>
                <w:rFonts w:asciiTheme="majorBidi" w:hAnsiTheme="majorBidi" w:cstheme="majorBidi"/>
              </w:rPr>
              <w:t>irrigant</w:t>
            </w:r>
            <w:proofErr w:type="spellEnd"/>
            <w:r w:rsidRPr="00233765">
              <w:rPr>
                <w:rFonts w:asciiTheme="majorBidi" w:hAnsiTheme="majorBidi" w:cstheme="majorBidi"/>
              </w:rPr>
              <w:t xml:space="preserve"> or final rinse (immunomodulatory macrophage–fibroblast model)</w:t>
            </w:r>
          </w:p>
        </w:tc>
      </w:tr>
      <w:tr w:rsidR="000D0518" w:rsidRPr="00233765" w14:paraId="56BCF834" w14:textId="77777777" w:rsidTr="009A1A48">
        <w:trPr>
          <w:jc w:val="center"/>
        </w:trPr>
        <w:tc>
          <w:tcPr>
            <w:tcW w:w="3539" w:type="dxa"/>
          </w:tcPr>
          <w:p w14:paraId="1CD32D81"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Singh et al. (2022) </w:t>
            </w:r>
            <w:r w:rsidRPr="00233765">
              <w:rPr>
                <w:rFonts w:asciiTheme="majorBidi" w:hAnsiTheme="majorBidi" w:cstheme="majorBidi"/>
                <w:b/>
                <w:bCs/>
              </w:rPr>
              <w:fldChar w:fldCharType="begin"/>
            </w:r>
            <w:r w:rsidRPr="00233765">
              <w:rPr>
                <w:rFonts w:asciiTheme="majorBidi" w:hAnsiTheme="majorBidi" w:cstheme="majorBidi"/>
                <w:b/>
                <w:bCs/>
              </w:rPr>
              <w:instrText xml:space="preserve"> ADDIN EN.CITE &lt;EndNote&gt;&lt;Cite&gt;&lt;Author&gt;Singh&lt;/Author&gt;&lt;Year&gt;2022&lt;/Year&gt;&lt;RecNum&gt;79&lt;/RecNum&gt;&lt;DisplayText&gt;&lt;style face="superscript"&gt;34&lt;/style&gt;&lt;/DisplayText&gt;&lt;record&gt;&lt;rec-number&gt;79&lt;/rec-number&gt;&lt;foreign-keys&gt;&lt;key app="EN" db-id="affvp02z8svd5ae99wu59r0ud5td2swwsfpf" timestamp="1777099277"&gt;79&lt;/key&gt;&lt;/foreign-keys&gt;&lt;ref-type name="Journal Article"&gt;17&lt;/ref-type&gt;&lt;contributors&gt;&lt;authors&gt;&lt;author&gt;Singh, K.&lt;/author&gt;&lt;author&gt;Ali, A.&lt;/author&gt;&lt;author&gt;Shrestha, A.&lt;/author&gt;&lt;author&gt;Magalhaes, M.&lt;/author&gt;&lt;author&gt;Kishen, A.&lt;/author&gt;&lt;/authors&gt;&lt;/contributors&gt;&lt;auth-address&gt;Dental Research Institute, Faculty of Dentistry, University of Toronto, Toronto, Ontario, Canada.&amp;#xD;Dental Research Institute, Faculty of Dentistry, University of Toronto, Toronto, Ontario, Canada. Electronic address: anil.kishen@utoronto.ca.&lt;/auth-address&gt;&lt;titles&gt;&lt;title&gt;Assessing Macrophage Polarization in Nanoparticle-Guided Wound Repair Using a Lipopolysaccharide Contaminated Intraosseous Model&lt;/title&gt;&lt;secondary-title&gt;J Endod&lt;/secondary-title&gt;&lt;alt-title&gt;Journal of endodontics&lt;/alt-title&gt;&lt;/titles&gt;&lt;periodical&gt;&lt;full-title&gt;J Endod&lt;/full-title&gt;&lt;abbr-1&gt;Journal of endodontics&lt;/abbr-1&gt;&lt;/periodical&gt;&lt;alt-periodical&gt;&lt;full-title&gt;J Endod&lt;/full-title&gt;&lt;abbr-1&gt;Journal of endodontics&lt;/abbr-1&gt;&lt;/alt-periodical&gt;&lt;pages&gt;109-116&lt;/pages&gt;&lt;volume&gt;48&lt;/volume&gt;&lt;number&gt;1&lt;/number&gt;&lt;edition&gt;2021/10/12&lt;/edition&gt;&lt;keywords&gt;&lt;keyword&gt;Animals&lt;/keyword&gt;&lt;keyword&gt;Guinea Pigs&lt;/keyword&gt;&lt;keyword&gt;Hepatocyte Nuclear Factor 1-alpha&lt;/keyword&gt;&lt;keyword&gt;*Lipopolysaccharides&lt;/keyword&gt;&lt;keyword&gt;Macrophages&lt;/keyword&gt;&lt;keyword&gt;*Nanoparticles&lt;/keyword&gt;&lt;keyword&gt;Bioactive nanoparticles&lt;/keyword&gt;&lt;keyword&gt;immune response&lt;/keyword&gt;&lt;keyword&gt;photodynamic effect&lt;/keyword&gt;&lt;/keywords&gt;&lt;dates&gt;&lt;year&gt;2022&lt;/year&gt;&lt;pub-dates&gt;&lt;date&gt;Jan&lt;/date&gt;&lt;/pub-dates&gt;&lt;/dates&gt;&lt;isbn&gt;0099-2399&lt;/isbn&gt;&lt;accession-num&gt;34634294&lt;/accession-num&gt;&lt;urls&gt;&lt;/urls&gt;&lt;electronic-resource-num&gt;10.1016/j.joen.2021.09.011&lt;/electronic-resource-num&gt;&lt;remote-database-provider&gt;NLM&lt;/remote-database-provider&gt;&lt;language&gt;eng&lt;/language&gt;&lt;/record&gt;&lt;/Cite&gt;&lt;/EndNote&gt;</w:instrText>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34</w:t>
            </w:r>
            <w:r w:rsidRPr="00233765">
              <w:rPr>
                <w:rFonts w:asciiTheme="majorBidi" w:hAnsiTheme="majorBidi" w:cstheme="majorBidi"/>
                <w:b/>
                <w:bCs/>
              </w:rPr>
              <w:fldChar w:fldCharType="end"/>
            </w:r>
          </w:p>
        </w:tc>
        <w:tc>
          <w:tcPr>
            <w:tcW w:w="7093" w:type="dxa"/>
          </w:tcPr>
          <w:p w14:paraId="6C8573EB"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Nanoparticle application not evaluated as a root canal </w:t>
            </w:r>
            <w:proofErr w:type="spellStart"/>
            <w:r w:rsidRPr="00233765">
              <w:rPr>
                <w:rFonts w:asciiTheme="majorBidi" w:hAnsiTheme="majorBidi" w:cstheme="majorBidi"/>
              </w:rPr>
              <w:t>irrigant</w:t>
            </w:r>
            <w:proofErr w:type="spellEnd"/>
            <w:r w:rsidRPr="00233765">
              <w:rPr>
                <w:rFonts w:asciiTheme="majorBidi" w:hAnsiTheme="majorBidi" w:cstheme="majorBidi"/>
              </w:rPr>
              <w:t xml:space="preserve"> or final rinse (wound-repair/macrophage-polarization model)</w:t>
            </w:r>
          </w:p>
        </w:tc>
      </w:tr>
      <w:tr w:rsidR="000D0518" w:rsidRPr="00233765" w14:paraId="2A203F05" w14:textId="77777777" w:rsidTr="009A1A48">
        <w:trPr>
          <w:jc w:val="center"/>
        </w:trPr>
        <w:tc>
          <w:tcPr>
            <w:tcW w:w="3539" w:type="dxa"/>
          </w:tcPr>
          <w:p w14:paraId="2A8ACA38" w14:textId="77777777" w:rsidR="000D0518" w:rsidRPr="00233765" w:rsidRDefault="000D0518" w:rsidP="009A1A48">
            <w:pPr>
              <w:numPr>
                <w:ilvl w:val="0"/>
                <w:numId w:val="7"/>
              </w:numPr>
              <w:spacing w:line="360" w:lineRule="auto"/>
              <w:contextualSpacing/>
              <w:rPr>
                <w:rFonts w:asciiTheme="majorBidi" w:hAnsiTheme="majorBidi" w:cstheme="majorBidi"/>
                <w:b/>
                <w:bCs/>
              </w:rPr>
            </w:pPr>
            <w:proofErr w:type="spellStart"/>
            <w:r w:rsidRPr="00233765">
              <w:rPr>
                <w:rFonts w:asciiTheme="majorBidi" w:hAnsiTheme="majorBidi" w:cstheme="majorBidi"/>
                <w:b/>
                <w:bCs/>
              </w:rPr>
              <w:t>Minhaco</w:t>
            </w:r>
            <w:proofErr w:type="spellEnd"/>
            <w:r w:rsidRPr="00233765">
              <w:rPr>
                <w:rFonts w:asciiTheme="majorBidi" w:hAnsiTheme="majorBidi" w:cstheme="majorBidi"/>
                <w:b/>
                <w:bCs/>
              </w:rPr>
              <w:t xml:space="preserve"> et al. (2023) </w:t>
            </w:r>
            <w:r w:rsidRPr="00233765">
              <w:rPr>
                <w:rFonts w:asciiTheme="majorBidi" w:hAnsiTheme="majorBidi" w:cstheme="majorBidi"/>
                <w:b/>
                <w:bCs/>
              </w:rPr>
              <w:fldChar w:fldCharType="begin">
                <w:fldData xml:space="preserve">PEVuZE5vdGU+PENpdGU+PEF1dGhvcj5NaW5oYWNvPC9BdXRob3I+PFllYXI+MjAyMzwvWWVhcj48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NaW5oYWNvPC9BdXRob3I+PFllYXI+MjAyMzwvWWVhcj48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35</w:t>
            </w:r>
            <w:r w:rsidRPr="00233765">
              <w:rPr>
                <w:rFonts w:asciiTheme="majorBidi" w:hAnsiTheme="majorBidi" w:cstheme="majorBidi"/>
                <w:b/>
                <w:bCs/>
              </w:rPr>
              <w:fldChar w:fldCharType="end"/>
            </w:r>
          </w:p>
        </w:tc>
        <w:tc>
          <w:tcPr>
            <w:tcW w:w="7093" w:type="dxa"/>
          </w:tcPr>
          <w:p w14:paraId="297C8C54"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use extracted human teeth with natural root canal anatomy (bovine-tooth model)</w:t>
            </w:r>
          </w:p>
        </w:tc>
      </w:tr>
      <w:tr w:rsidR="000D0518" w:rsidRPr="00233765" w14:paraId="4C670D49" w14:textId="77777777" w:rsidTr="009A1A48">
        <w:trPr>
          <w:jc w:val="center"/>
        </w:trPr>
        <w:tc>
          <w:tcPr>
            <w:tcW w:w="3539" w:type="dxa"/>
          </w:tcPr>
          <w:p w14:paraId="321E67C0" w14:textId="77777777" w:rsidR="000D0518" w:rsidRPr="00233765" w:rsidRDefault="000D0518" w:rsidP="009A1A48">
            <w:pPr>
              <w:numPr>
                <w:ilvl w:val="0"/>
                <w:numId w:val="7"/>
              </w:numPr>
              <w:spacing w:line="360" w:lineRule="auto"/>
              <w:contextualSpacing/>
              <w:rPr>
                <w:rFonts w:asciiTheme="majorBidi" w:hAnsiTheme="majorBidi" w:cstheme="majorBidi"/>
                <w:b/>
                <w:bCs/>
              </w:rPr>
            </w:pPr>
            <w:proofErr w:type="spellStart"/>
            <w:r w:rsidRPr="00233765">
              <w:rPr>
                <w:rFonts w:asciiTheme="majorBidi" w:hAnsiTheme="majorBidi" w:cstheme="majorBidi"/>
                <w:b/>
                <w:bCs/>
              </w:rPr>
              <w:t>Teimoory</w:t>
            </w:r>
            <w:proofErr w:type="spellEnd"/>
            <w:r w:rsidRPr="00233765">
              <w:rPr>
                <w:rFonts w:asciiTheme="majorBidi" w:hAnsiTheme="majorBidi" w:cstheme="majorBidi"/>
                <w:b/>
                <w:bCs/>
              </w:rPr>
              <w:t xml:space="preserve"> et al. (2023) </w:t>
            </w:r>
            <w:r w:rsidRPr="00233765">
              <w:rPr>
                <w:rFonts w:asciiTheme="majorBidi" w:hAnsiTheme="majorBidi" w:cstheme="majorBidi"/>
                <w:b/>
                <w:bCs/>
              </w:rPr>
              <w:fldChar w:fldCharType="begin"/>
            </w:r>
            <w:r w:rsidRPr="00233765">
              <w:rPr>
                <w:rFonts w:asciiTheme="majorBidi" w:hAnsiTheme="majorBidi" w:cstheme="majorBidi"/>
                <w:b/>
                <w:bCs/>
              </w:rPr>
              <w:instrText xml:space="preserve"> ADDIN EN.CITE &lt;EndNote&gt;&lt;Cite&gt;&lt;Author&gt;Teimoory&lt;/Author&gt;&lt;Year&gt;2023&lt;/Year&gt;&lt;RecNum&gt;82&lt;/RecNum&gt;&lt;DisplayText&gt;&lt;style face="superscript"&gt;36&lt;/style&gt;&lt;/DisplayText&gt;&lt;record&gt;&lt;rec-number&gt;82&lt;/rec-number&gt;&lt;foreign-keys&gt;&lt;key app="EN" db-id="affvp02z8svd5ae99wu59r0ud5td2swwsfpf" timestamp="1777099444"&gt;82&lt;/key&gt;&lt;/foreign-keys&gt;&lt;ref-type name="Journal Article"&gt;17&lt;/ref-type&gt;&lt;contributors&gt;&lt;authors&gt;&lt;author&gt;Teimoory, Naimeh&lt;/author&gt;&lt;author&gt;Yegane-Sefidan, Fatemeh&lt;/author&gt;&lt;author&gt;Nouri, Roghayeh&lt;/author&gt;&lt;author&gt;Erfanparast, Leila&lt;/author&gt;&lt;author&gt;Rezai, Yashar&lt;/author&gt;&lt;author&gt;Vatandoost, Masoomeh&lt;/author&gt;&lt;/authors&gt;&lt;/contributors&gt;&lt;titles&gt;&lt;title&gt;Antibacterial Behavior of Silver Diamine Fluoride, Sodium Hypochlorite and Ozone Gel on Enterococcus faecalis in Root Canal of Deciduous Teeth&lt;/title&gt;&lt;secondary-title&gt;The Open Dentistry Journal&lt;/secondary-title&gt;&lt;/titles&gt;&lt;periodical&gt;&lt;full-title&gt;The Open Dentistry Journal&lt;/full-title&gt;&lt;/periodical&gt;&lt;volume&gt;17&lt;/volume&gt;&lt;dates&gt;&lt;year&gt;2023&lt;/year&gt;&lt;pub-dates&gt;&lt;date&gt;10/30&lt;/date&gt;&lt;/pub-dates&gt;&lt;/dates&gt;&lt;urls&gt;&lt;/urls&gt;&lt;electronic-resource-num&gt;10.2174/0118742106261635230921070513&lt;/electronic-resource-num&gt;&lt;/record&gt;&lt;/Cite&gt;&lt;/EndNote&gt;</w:instrText>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36</w:t>
            </w:r>
            <w:r w:rsidRPr="00233765">
              <w:rPr>
                <w:rFonts w:asciiTheme="majorBidi" w:hAnsiTheme="majorBidi" w:cstheme="majorBidi"/>
                <w:b/>
                <w:bCs/>
              </w:rPr>
              <w:fldChar w:fldCharType="end"/>
            </w:r>
          </w:p>
        </w:tc>
        <w:tc>
          <w:tcPr>
            <w:tcW w:w="7093" w:type="dxa"/>
          </w:tcPr>
          <w:p w14:paraId="537F0EC9"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evaluate a NP-based irrigation/disinfection strategy (silver diamine fluoride/</w:t>
            </w:r>
            <w:proofErr w:type="spellStart"/>
            <w:r w:rsidRPr="00233765">
              <w:rPr>
                <w:rFonts w:asciiTheme="majorBidi" w:hAnsiTheme="majorBidi" w:cstheme="majorBidi"/>
              </w:rPr>
              <w:t>NaOCl</w:t>
            </w:r>
            <w:proofErr w:type="spellEnd"/>
            <w:r w:rsidRPr="00233765">
              <w:rPr>
                <w:rFonts w:asciiTheme="majorBidi" w:hAnsiTheme="majorBidi" w:cstheme="majorBidi"/>
              </w:rPr>
              <w:t>/ozone protocol)</w:t>
            </w:r>
          </w:p>
        </w:tc>
      </w:tr>
      <w:tr w:rsidR="000D0518" w:rsidRPr="00233765" w14:paraId="21DDD1A4" w14:textId="77777777" w:rsidTr="009A1A48">
        <w:trPr>
          <w:jc w:val="center"/>
        </w:trPr>
        <w:tc>
          <w:tcPr>
            <w:tcW w:w="3539" w:type="dxa"/>
          </w:tcPr>
          <w:p w14:paraId="28758250"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Zhang et al. (2023) </w:t>
            </w:r>
            <w:r w:rsidRPr="00233765">
              <w:rPr>
                <w:rFonts w:asciiTheme="majorBidi" w:hAnsiTheme="majorBidi" w:cstheme="majorBidi"/>
                <w:b/>
                <w:bCs/>
              </w:rPr>
              <w:fldChar w:fldCharType="begin">
                <w:fldData xml:space="preserve">PEVuZE5vdGU+PENpdGU+PEF1dGhvcj5aaGFuZzwvQXV0aG9yPjxZZWFyPjIwMjM8L1llYXI+PFJl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==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aaGFuZzwvQXV0aG9yPjxZZWFyPjIwMjM8L1llYXI+PFJl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==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37</w:t>
            </w:r>
            <w:r w:rsidRPr="00233765">
              <w:rPr>
                <w:rFonts w:asciiTheme="majorBidi" w:hAnsiTheme="majorBidi" w:cstheme="majorBidi"/>
                <w:b/>
                <w:bCs/>
              </w:rPr>
              <w:fldChar w:fldCharType="end"/>
            </w:r>
          </w:p>
        </w:tc>
        <w:tc>
          <w:tcPr>
            <w:tcW w:w="7093" w:type="dxa"/>
          </w:tcPr>
          <w:p w14:paraId="3F14F3E8"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Not an endodontic root canal irrigation study (general antibacterial nanoconjugate study)</w:t>
            </w:r>
          </w:p>
        </w:tc>
      </w:tr>
      <w:tr w:rsidR="000D0518" w:rsidRPr="00233765" w14:paraId="4D8E787C" w14:textId="77777777" w:rsidTr="009A1A48">
        <w:trPr>
          <w:jc w:val="center"/>
        </w:trPr>
        <w:tc>
          <w:tcPr>
            <w:tcW w:w="3539" w:type="dxa"/>
          </w:tcPr>
          <w:p w14:paraId="55C0498F"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Jafari Semnani et al. (2024) </w:t>
            </w:r>
            <w:r w:rsidRPr="00233765">
              <w:rPr>
                <w:rFonts w:asciiTheme="majorBidi" w:hAnsiTheme="majorBidi" w:cstheme="majorBidi"/>
                <w:b/>
                <w:bCs/>
              </w:rPr>
              <w:fldChar w:fldCharType="begin">
                <w:fldData xml:space="preserve">PEVuZE5vdGU+PENpdGU+PEF1dGhvcj5KYWZhcmkgU2VtbmFuaTwvQXV0aG9yPjxZZWFyPjIwMjQ8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KYWZhcmkgU2VtbmFuaTwvQXV0aG9yPjxZZWFyPjIwMjQ8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38</w:t>
            </w:r>
            <w:r w:rsidRPr="00233765">
              <w:rPr>
                <w:rFonts w:asciiTheme="majorBidi" w:hAnsiTheme="majorBidi" w:cstheme="majorBidi"/>
                <w:b/>
                <w:bCs/>
              </w:rPr>
              <w:fldChar w:fldCharType="end"/>
            </w:r>
          </w:p>
        </w:tc>
        <w:tc>
          <w:tcPr>
            <w:tcW w:w="7093" w:type="dxa"/>
          </w:tcPr>
          <w:p w14:paraId="4CD2C9A4"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evaluate a NP-based irrigation/disinfection strategy (photosensitizer penetration/activation study)</w:t>
            </w:r>
          </w:p>
        </w:tc>
      </w:tr>
      <w:tr w:rsidR="000D0518" w:rsidRPr="00233765" w14:paraId="00AF7045" w14:textId="77777777" w:rsidTr="009A1A48">
        <w:trPr>
          <w:jc w:val="center"/>
        </w:trPr>
        <w:tc>
          <w:tcPr>
            <w:tcW w:w="3539" w:type="dxa"/>
          </w:tcPr>
          <w:p w14:paraId="6DB11A11"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Selvaraj et al. (2024) </w:t>
            </w:r>
            <w:r w:rsidRPr="00233765">
              <w:rPr>
                <w:rFonts w:asciiTheme="majorBidi" w:hAnsiTheme="majorBidi" w:cstheme="majorBidi"/>
                <w:b/>
                <w:bCs/>
              </w:rPr>
              <w:fldChar w:fldCharType="begin">
                <w:fldData xml:space="preserve">PEVuZE5vdGU+PENpdGU+PEF1dGhvcj5TZWx2YXJhajwvQXV0aG9yPjxZZWFyPjIwMjQ8L1llYXI+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TZWx2YXJhajwvQXV0aG9yPjxZZWFyPjIwMjQ8L1llYXI+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39</w:t>
            </w:r>
            <w:r w:rsidRPr="00233765">
              <w:rPr>
                <w:rFonts w:asciiTheme="majorBidi" w:hAnsiTheme="majorBidi" w:cstheme="majorBidi"/>
                <w:b/>
                <w:bCs/>
              </w:rPr>
              <w:fldChar w:fldCharType="end"/>
            </w:r>
          </w:p>
        </w:tc>
        <w:tc>
          <w:tcPr>
            <w:tcW w:w="7093" w:type="dxa"/>
          </w:tcPr>
          <w:p w14:paraId="3E41E308"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Not an endodontic root canal irrigation study (</w:t>
            </w:r>
            <w:r w:rsidRPr="00233765">
              <w:rPr>
                <w:rFonts w:asciiTheme="majorBidi" w:hAnsiTheme="majorBidi" w:cstheme="majorBidi"/>
                <w:i/>
                <w:iCs/>
              </w:rPr>
              <w:t>S. mutans</w:t>
            </w:r>
            <w:r w:rsidRPr="00233765">
              <w:rPr>
                <w:rFonts w:asciiTheme="majorBidi" w:hAnsiTheme="majorBidi" w:cstheme="majorBidi"/>
              </w:rPr>
              <w:t>/caries-biofilm focus)</w:t>
            </w:r>
          </w:p>
        </w:tc>
      </w:tr>
      <w:tr w:rsidR="000D0518" w:rsidRPr="00233765" w14:paraId="29739D14" w14:textId="77777777" w:rsidTr="009A1A48">
        <w:trPr>
          <w:jc w:val="center"/>
        </w:trPr>
        <w:tc>
          <w:tcPr>
            <w:tcW w:w="3539" w:type="dxa"/>
          </w:tcPr>
          <w:p w14:paraId="6572A9AE"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Ci et al. (2025) </w:t>
            </w:r>
            <w:r w:rsidRPr="00233765">
              <w:rPr>
                <w:rFonts w:asciiTheme="majorBidi" w:hAnsiTheme="majorBidi" w:cstheme="majorBidi"/>
                <w:b/>
                <w:bCs/>
              </w:rPr>
              <w:fldChar w:fldCharType="begin">
                <w:fldData xml:space="preserve">PEVuZE5vdGU+PENpdGU+PEF1dGhvcj5DaTwvQXV0aG9yPjxZZWFyPjIwMjU8L1llYXI+PFJlY051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DaTwvQXV0aG9yPjxZZWFyPjIwMjU8L1llYXI+PFJlY051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40</w:t>
            </w:r>
            <w:r w:rsidRPr="00233765">
              <w:rPr>
                <w:rFonts w:asciiTheme="majorBidi" w:hAnsiTheme="majorBidi" w:cstheme="majorBidi"/>
                <w:b/>
                <w:bCs/>
              </w:rPr>
              <w:fldChar w:fldCharType="end"/>
            </w:r>
          </w:p>
        </w:tc>
        <w:tc>
          <w:tcPr>
            <w:tcW w:w="7093" w:type="dxa"/>
          </w:tcPr>
          <w:p w14:paraId="7AE47544"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evaluate a NP-based irrigation/disinfection strategy (laser + nanobubble protocol; no NPs)</w:t>
            </w:r>
          </w:p>
        </w:tc>
      </w:tr>
      <w:tr w:rsidR="000D0518" w:rsidRPr="00233765" w14:paraId="640C46A7" w14:textId="77777777" w:rsidTr="009A1A48">
        <w:trPr>
          <w:jc w:val="center"/>
        </w:trPr>
        <w:tc>
          <w:tcPr>
            <w:tcW w:w="3539" w:type="dxa"/>
          </w:tcPr>
          <w:p w14:paraId="535DC6FB"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Hu et al. (2025) </w:t>
            </w:r>
            <w:r w:rsidRPr="00233765">
              <w:rPr>
                <w:rFonts w:asciiTheme="majorBidi" w:hAnsiTheme="majorBidi" w:cstheme="majorBidi"/>
                <w:b/>
                <w:bCs/>
              </w:rPr>
              <w:fldChar w:fldCharType="begin">
                <w:fldData xml:space="preserve">PEVuZE5vdGU+PENpdGU+PEF1dGhvcj5IdTwvQXV0aG9yPjxZZWFyPjIwMjU8L1llYXI+PFJlY051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=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IdTwvQXV0aG9yPjxZZWFyPjIwMjU8L1llYXI+PFJlY051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=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41</w:t>
            </w:r>
            <w:r w:rsidRPr="00233765">
              <w:rPr>
                <w:rFonts w:asciiTheme="majorBidi" w:hAnsiTheme="majorBidi" w:cstheme="majorBidi"/>
                <w:b/>
                <w:bCs/>
              </w:rPr>
              <w:fldChar w:fldCharType="end"/>
            </w:r>
          </w:p>
        </w:tc>
        <w:tc>
          <w:tcPr>
            <w:tcW w:w="7093" w:type="dxa"/>
          </w:tcPr>
          <w:p w14:paraId="4FA7664C"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Not an endodontic root canal irrigation study (non-tooth model; non-endodontic pathogen focus)</w:t>
            </w:r>
          </w:p>
        </w:tc>
      </w:tr>
      <w:tr w:rsidR="000D0518" w:rsidRPr="00233765" w14:paraId="26117FDF" w14:textId="77777777" w:rsidTr="009A1A48">
        <w:trPr>
          <w:jc w:val="center"/>
        </w:trPr>
        <w:tc>
          <w:tcPr>
            <w:tcW w:w="3539" w:type="dxa"/>
          </w:tcPr>
          <w:p w14:paraId="45FF54BA"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Hwang et al. (2025) </w:t>
            </w:r>
            <w:r w:rsidRPr="00233765">
              <w:rPr>
                <w:rFonts w:asciiTheme="majorBidi" w:hAnsiTheme="majorBidi" w:cstheme="majorBidi"/>
                <w:b/>
                <w:bCs/>
              </w:rPr>
              <w:fldChar w:fldCharType="begin">
                <w:fldData xml:space="preserve">PEVuZE5vdGU+PENpdGU+PEF1dGhvcj5Id2FuZzwvQXV0aG9yPjxZZWFyPjIwMjY8L1llYXI+PFJl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==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Id2FuZzwvQXV0aG9yPjxZZWFyPjIwMjY8L1llYXI+PFJl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==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42</w:t>
            </w:r>
            <w:r w:rsidRPr="00233765">
              <w:rPr>
                <w:rFonts w:asciiTheme="majorBidi" w:hAnsiTheme="majorBidi" w:cstheme="majorBidi"/>
                <w:b/>
                <w:bCs/>
              </w:rPr>
              <w:fldChar w:fldCharType="end"/>
            </w:r>
          </w:p>
        </w:tc>
        <w:tc>
          <w:tcPr>
            <w:tcW w:w="7093" w:type="dxa"/>
          </w:tcPr>
          <w:p w14:paraId="6F623829"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Did not evaluate a NP-based irrigation/disinfection strategy (Triton chemical </w:t>
            </w:r>
            <w:proofErr w:type="spellStart"/>
            <w:r w:rsidRPr="00233765">
              <w:rPr>
                <w:rFonts w:asciiTheme="majorBidi" w:hAnsiTheme="majorBidi" w:cstheme="majorBidi"/>
              </w:rPr>
              <w:t>irrigant</w:t>
            </w:r>
            <w:proofErr w:type="spellEnd"/>
            <w:r w:rsidRPr="00233765">
              <w:rPr>
                <w:rFonts w:asciiTheme="majorBidi" w:hAnsiTheme="majorBidi" w:cstheme="majorBidi"/>
              </w:rPr>
              <w:t>; no NPs)</w:t>
            </w:r>
          </w:p>
        </w:tc>
      </w:tr>
      <w:tr w:rsidR="000D0518" w:rsidRPr="00233765" w14:paraId="7FE2CC96" w14:textId="77777777" w:rsidTr="009A1A48">
        <w:trPr>
          <w:jc w:val="center"/>
        </w:trPr>
        <w:tc>
          <w:tcPr>
            <w:tcW w:w="3539" w:type="dxa"/>
          </w:tcPr>
          <w:p w14:paraId="086354F9"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lastRenderedPageBreak/>
              <w:t xml:space="preserve">Ismael et al. (2025) </w:t>
            </w:r>
            <w:r w:rsidRPr="00233765">
              <w:rPr>
                <w:rFonts w:asciiTheme="majorBidi" w:hAnsiTheme="majorBidi" w:cstheme="majorBidi"/>
                <w:b/>
                <w:bCs/>
              </w:rPr>
              <w:fldChar w:fldCharType="begin">
                <w:fldData xml:space="preserve">PEVuZE5vdGU+PENpdGU+PEF1dGhvcj5Jc21hZWw8L0F1dGhvcj48WWVhcj4yMDI1PC9ZZWFyPjxS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Jc21hZWw8L0F1dGhvcj48WWVhcj4yMDI1PC9ZZWFyPjxS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43</w:t>
            </w:r>
            <w:r w:rsidRPr="00233765">
              <w:rPr>
                <w:rFonts w:asciiTheme="majorBidi" w:hAnsiTheme="majorBidi" w:cstheme="majorBidi"/>
                <w:b/>
                <w:bCs/>
              </w:rPr>
              <w:fldChar w:fldCharType="end"/>
            </w:r>
          </w:p>
        </w:tc>
        <w:tc>
          <w:tcPr>
            <w:tcW w:w="7093" w:type="dxa"/>
          </w:tcPr>
          <w:p w14:paraId="65BF8875"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Not an endodontic root canal irrigation study (general silver NP synthesis/antimicrobial study)</w:t>
            </w:r>
          </w:p>
        </w:tc>
      </w:tr>
      <w:tr w:rsidR="000D0518" w:rsidRPr="00233765" w14:paraId="4D295567" w14:textId="77777777" w:rsidTr="009A1A48">
        <w:trPr>
          <w:jc w:val="center"/>
        </w:trPr>
        <w:tc>
          <w:tcPr>
            <w:tcW w:w="3539" w:type="dxa"/>
          </w:tcPr>
          <w:p w14:paraId="3ACF9FC3" w14:textId="77777777" w:rsidR="000D0518" w:rsidRPr="00233765" w:rsidRDefault="000D0518" w:rsidP="009A1A48">
            <w:pPr>
              <w:numPr>
                <w:ilvl w:val="0"/>
                <w:numId w:val="7"/>
              </w:numPr>
              <w:spacing w:line="360" w:lineRule="auto"/>
              <w:contextualSpacing/>
              <w:rPr>
                <w:rFonts w:asciiTheme="majorBidi" w:hAnsiTheme="majorBidi" w:cstheme="majorBidi"/>
                <w:b/>
                <w:bCs/>
              </w:rPr>
            </w:pPr>
            <w:proofErr w:type="spellStart"/>
            <w:r w:rsidRPr="00233765">
              <w:rPr>
                <w:rFonts w:asciiTheme="majorBidi" w:hAnsiTheme="majorBidi" w:cstheme="majorBidi"/>
                <w:b/>
                <w:bCs/>
              </w:rPr>
              <w:t>Jouhar</w:t>
            </w:r>
            <w:proofErr w:type="spellEnd"/>
            <w:r w:rsidRPr="00233765">
              <w:rPr>
                <w:rFonts w:asciiTheme="majorBidi" w:hAnsiTheme="majorBidi" w:cstheme="majorBidi"/>
                <w:b/>
                <w:bCs/>
              </w:rPr>
              <w:t xml:space="preserve"> et al. (2025) </w:t>
            </w:r>
            <w:r w:rsidRPr="00233765">
              <w:rPr>
                <w:rFonts w:asciiTheme="majorBidi" w:hAnsiTheme="majorBidi" w:cstheme="majorBidi"/>
                <w:b/>
                <w:bCs/>
              </w:rPr>
              <w:fldChar w:fldCharType="begin">
                <w:fldData xml:space="preserve">PEVuZE5vdGU+PENpdGU+PEF1dGhvcj5Kb3VoYXI8L0F1dGhvcj48WWVhcj4yMDI1PC9ZZWFyPjxS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Kb3VoYXI8L0F1dGhvcj48WWVhcj4yMDI1PC9ZZWFyPjxS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44</w:t>
            </w:r>
            <w:r w:rsidRPr="00233765">
              <w:rPr>
                <w:rFonts w:asciiTheme="majorBidi" w:hAnsiTheme="majorBidi" w:cstheme="majorBidi"/>
                <w:b/>
                <w:bCs/>
              </w:rPr>
              <w:fldChar w:fldCharType="end"/>
            </w:r>
          </w:p>
        </w:tc>
        <w:tc>
          <w:tcPr>
            <w:tcW w:w="7093" w:type="dxa"/>
          </w:tcPr>
          <w:p w14:paraId="4A30CCB0"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Retracted article</w:t>
            </w:r>
          </w:p>
        </w:tc>
      </w:tr>
      <w:tr w:rsidR="000D0518" w:rsidRPr="00233765" w14:paraId="1986CF7A" w14:textId="77777777" w:rsidTr="009A1A48">
        <w:trPr>
          <w:jc w:val="center"/>
        </w:trPr>
        <w:tc>
          <w:tcPr>
            <w:tcW w:w="3539" w:type="dxa"/>
          </w:tcPr>
          <w:p w14:paraId="45BE259D"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Nekkanti and Kaukab (2025) </w:t>
            </w:r>
            <w:r w:rsidRPr="00233765">
              <w:rPr>
                <w:rFonts w:asciiTheme="majorBidi" w:hAnsiTheme="majorBidi" w:cstheme="majorBidi"/>
                <w:b/>
                <w:bCs/>
              </w:rPr>
              <w:fldChar w:fldCharType="begin"/>
            </w:r>
            <w:r w:rsidRPr="00233765">
              <w:rPr>
                <w:rFonts w:asciiTheme="majorBidi" w:hAnsiTheme="majorBidi" w:cstheme="majorBidi"/>
                <w:b/>
                <w:bCs/>
              </w:rPr>
              <w:instrText xml:space="preserve"> ADDIN EN.CITE &lt;EndNote&gt;&lt;Cite&gt;&lt;Author&gt;Kaukab&lt;/Author&gt;&lt;Year&gt;2025&lt;/Year&gt;&lt;RecNum&gt;91&lt;/RecNum&gt;&lt;DisplayText&gt;&lt;style face="superscript"&gt;45&lt;/style&gt;&lt;/DisplayText&gt;&lt;record&gt;&lt;rec-number&gt;91&lt;/rec-number&gt;&lt;foreign-keys&gt;&lt;key app="EN" db-id="affvp02z8svd5ae99wu59r0ud5td2swwsfpf" timestamp="1777100397"&gt;91&lt;/key&gt;&lt;/foreign-keys&gt;&lt;ref-type name="Journal Article"&gt;17&lt;/ref-type&gt;&lt;contributors&gt;&lt;authors&gt;&lt;author&gt;Kaukab, A.&lt;/author&gt;&lt;author&gt;Nekkanti, S.&lt;/author&gt;&lt;/authors&gt;&lt;/contributors&gt;&lt;auth-address&gt;Department of Pediatric and Preventive Dentistry, Manipal College of Dental Sciences, Manipal Academy of Higher Education, Manipal, India.&lt;/auth-address&gt;&lt;titles&gt;&lt;title&gt;Antimicrobial Efficacy of Intracanal Medicaments Incorporated With Nanoparticles in Primary Teeth: An In Vitro Study&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5182716&lt;/pages&gt;&lt;volume&gt;2025&lt;/volume&gt;&lt;edition&gt;2025/06/17&lt;/edition&gt;&lt;keywords&gt;&lt;keyword&gt;*Anti-Infective Agents/pharmacology/therapeutic use&lt;/keyword&gt;&lt;keyword&gt;Disinfectants/pharmacology/therapeutic use&lt;/keyword&gt;&lt;keyword&gt;*Root Canal Irrigants/pharmacology/therapeutic use&lt;/keyword&gt;&lt;keyword&gt;*Nanoparticle Drug Delivery System&lt;/keyword&gt;&lt;keyword&gt;Calcium Hydroxide/pharmacology/therapeutic use&lt;/keyword&gt;&lt;keyword&gt;Zinc Oxide/pharmacology/therapeutic use&lt;/keyword&gt;&lt;keyword&gt;Humans&lt;/keyword&gt;&lt;keyword&gt;*Tooth, Deciduous/surgery&lt;/keyword&gt;&lt;keyword&gt;In Vitro Techniques&lt;/keyword&gt;&lt;keyword&gt;Pulpectomy/methods&lt;/keyword&gt;&lt;/keywords&gt;&lt;dates&gt;&lt;year&gt;2025&lt;/year&gt;&lt;/dates&gt;&lt;isbn&gt;2356-6140 (Print)&amp;#xD;1537-744x&lt;/isbn&gt;&lt;accession-num&gt;40524740&lt;/accession-num&gt;&lt;urls&gt;&lt;/urls&gt;&lt;custom2&gt;PMC12170068&lt;/custom2&gt;&lt;electronic-resource-num&gt;10.1155/tswj/5182716&lt;/electronic-resource-num&gt;&lt;remote-database-provider&gt;NLM&lt;/remote-database-provider&gt;&lt;language&gt;eng&lt;/language&gt;&lt;/record&gt;&lt;/Cite&gt;&lt;/EndNote&gt;</w:instrText>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45</w:t>
            </w:r>
            <w:r w:rsidRPr="00233765">
              <w:rPr>
                <w:rFonts w:asciiTheme="majorBidi" w:hAnsiTheme="majorBidi" w:cstheme="majorBidi"/>
                <w:b/>
                <w:bCs/>
              </w:rPr>
              <w:fldChar w:fldCharType="end"/>
            </w:r>
          </w:p>
        </w:tc>
        <w:tc>
          <w:tcPr>
            <w:tcW w:w="7093" w:type="dxa"/>
          </w:tcPr>
          <w:p w14:paraId="2AB5BFAB"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Nanoparticle application not evaluated as a root canal </w:t>
            </w:r>
            <w:proofErr w:type="spellStart"/>
            <w:r w:rsidRPr="00233765">
              <w:rPr>
                <w:rFonts w:asciiTheme="majorBidi" w:hAnsiTheme="majorBidi" w:cstheme="majorBidi"/>
              </w:rPr>
              <w:t>irrigant</w:t>
            </w:r>
            <w:proofErr w:type="spellEnd"/>
            <w:r w:rsidRPr="00233765">
              <w:rPr>
                <w:rFonts w:asciiTheme="majorBidi" w:hAnsiTheme="majorBidi" w:cstheme="majorBidi"/>
              </w:rPr>
              <w:t xml:space="preserve"> or final rinse (intracanal medicament in primary teeth)</w:t>
            </w:r>
          </w:p>
        </w:tc>
      </w:tr>
      <w:tr w:rsidR="000D0518" w:rsidRPr="00233765" w14:paraId="078957E9" w14:textId="77777777" w:rsidTr="009A1A48">
        <w:trPr>
          <w:jc w:val="center"/>
        </w:trPr>
        <w:tc>
          <w:tcPr>
            <w:tcW w:w="3539" w:type="dxa"/>
          </w:tcPr>
          <w:p w14:paraId="63D23251"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Pradeep et al. (2025) </w:t>
            </w:r>
            <w:r w:rsidRPr="00233765">
              <w:rPr>
                <w:rFonts w:asciiTheme="majorBidi" w:hAnsiTheme="majorBidi" w:cstheme="majorBidi"/>
                <w:b/>
                <w:bCs/>
              </w:rPr>
              <w:fldChar w:fldCharType="begin"/>
            </w:r>
            <w:r w:rsidRPr="00233765">
              <w:rPr>
                <w:rFonts w:asciiTheme="majorBidi" w:hAnsiTheme="majorBidi" w:cstheme="majorBidi"/>
                <w:b/>
                <w:bCs/>
              </w:rPr>
              <w:instrText xml:space="preserve"> ADDIN EN.CITE &lt;EndNote&gt;&lt;Cite&gt;&lt;Author&gt;Pradeep&lt;/Author&gt;&lt;Year&gt;2025&lt;/Year&gt;&lt;RecNum&gt;92&lt;/RecNum&gt;&lt;DisplayText&gt;&lt;style face="superscript"&gt;46&lt;/style&gt;&lt;/DisplayText&gt;&lt;record&gt;&lt;rec-number&gt;92&lt;/rec-number&gt;&lt;foreign-keys&gt;&lt;key app="EN" db-id="affvp02z8svd5ae99wu59r0ud5td2swwsfpf" timestamp="1777100524"&gt;92&lt;/key&gt;&lt;/foreign-keys&gt;&lt;ref-type name="Journal Article"&gt;17&lt;/ref-type&gt;&lt;contributors&gt;&lt;authors&gt;&lt;author&gt;Pradeep, Malavika&lt;/author&gt;&lt;author&gt;Cecil, Anju&lt;/author&gt;&lt;author&gt;Nidhita, Suresh&lt;/author&gt;&lt;author&gt;Rajakumar, Govindasamy&lt;/author&gt;&lt;author&gt;Thirumalaivasan, Natesan&lt;/author&gt;&lt;/authors&gt;&lt;/contributors&gt;&lt;titles&gt;&lt;title&gt;Exploring plant-derived carbon dots: Dual-functional nanomaterials for endodontic infections and enhanced bio-imaging&lt;/title&gt;&lt;secondary-title&gt;Journal of Oral Biology and Craniofacial Research&lt;/secondary-title&gt;&lt;/titles&gt;&lt;periodical&gt;&lt;full-title&gt;J Oral Biol Craniofac Res&lt;/full-title&gt;&lt;abbr-1&gt;Journal of oral biology and craniofacial research&lt;/abbr-1&gt;&lt;/periodical&gt;&lt;pages&gt;1408–1414&lt;/pages&gt;&lt;volume&gt;15 (2025)&lt;/volume&gt;&lt;dates&gt;&lt;year&gt;2025&lt;/year&gt;&lt;pub-dates&gt;&lt;date&gt;08/30&lt;/date&gt;&lt;/pub-dates&gt;&lt;/dates&gt;&lt;urls&gt;&lt;/urls&gt;&lt;electronic-resource-num&gt;10.1016/j.jobcr.2025.08.030&lt;/electronic-resource-num&gt;&lt;/record&gt;&lt;/Cite&gt;&lt;/EndNote&gt;</w:instrText>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46</w:t>
            </w:r>
            <w:r w:rsidRPr="00233765">
              <w:rPr>
                <w:rFonts w:asciiTheme="majorBidi" w:hAnsiTheme="majorBidi" w:cstheme="majorBidi"/>
                <w:b/>
                <w:bCs/>
              </w:rPr>
              <w:fldChar w:fldCharType="end"/>
            </w:r>
          </w:p>
        </w:tc>
        <w:tc>
          <w:tcPr>
            <w:tcW w:w="7093" w:type="dxa"/>
          </w:tcPr>
          <w:p w14:paraId="11E133B5"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Not an endodontic root canal irrigation study (carbon dots/bio-imaging study)</w:t>
            </w:r>
          </w:p>
        </w:tc>
      </w:tr>
      <w:tr w:rsidR="000D0518" w:rsidRPr="00233765" w14:paraId="06BD6078" w14:textId="77777777" w:rsidTr="009A1A48">
        <w:trPr>
          <w:jc w:val="center"/>
        </w:trPr>
        <w:tc>
          <w:tcPr>
            <w:tcW w:w="3539" w:type="dxa"/>
          </w:tcPr>
          <w:p w14:paraId="3AFE3F1D"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Rajan et al. (2025) </w:t>
            </w:r>
            <w:r w:rsidRPr="00233765">
              <w:rPr>
                <w:rFonts w:asciiTheme="majorBidi" w:hAnsiTheme="majorBidi" w:cstheme="majorBidi"/>
                <w:b/>
                <w:bCs/>
              </w:rPr>
              <w:fldChar w:fldCharType="begin">
                <w:fldData xml:space="preserve">PEVuZE5vdGU+PENpdGU+PEF1dGhvcj5SYWphbjwvQXV0aG9yPjxZZWFyPjIwMjU8L1llYXI+PFJl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SYWphbjwvQXV0aG9yPjxZZWFyPjIwMjU8L1llYXI+PFJl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47</w:t>
            </w:r>
            <w:r w:rsidRPr="00233765">
              <w:rPr>
                <w:rFonts w:asciiTheme="majorBidi" w:hAnsiTheme="majorBidi" w:cstheme="majorBidi"/>
                <w:b/>
                <w:bCs/>
              </w:rPr>
              <w:fldChar w:fldCharType="end"/>
            </w:r>
          </w:p>
        </w:tc>
        <w:tc>
          <w:tcPr>
            <w:tcW w:w="7093" w:type="dxa"/>
          </w:tcPr>
          <w:p w14:paraId="46C82196"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Not an endodontic root canal irrigation study (periodontal/anti-biofilm chitosan–nisin spheres)</w:t>
            </w:r>
          </w:p>
        </w:tc>
      </w:tr>
      <w:tr w:rsidR="000D0518" w:rsidRPr="00233765" w14:paraId="7EB08337" w14:textId="77777777" w:rsidTr="009A1A48">
        <w:trPr>
          <w:jc w:val="center"/>
        </w:trPr>
        <w:tc>
          <w:tcPr>
            <w:tcW w:w="3539" w:type="dxa"/>
          </w:tcPr>
          <w:p w14:paraId="2A2AA16E"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Rao et al. (2025) </w:t>
            </w:r>
            <w:r w:rsidRPr="00233765">
              <w:rPr>
                <w:rFonts w:asciiTheme="majorBidi" w:hAnsiTheme="majorBidi" w:cstheme="majorBidi"/>
                <w:b/>
                <w:bCs/>
              </w:rPr>
              <w:fldChar w:fldCharType="begin">
                <w:fldData xml:space="preserve">PEVuZE5vdGU+PENpdGU+PEF1dGhvcj5SYW88L0F1dGhvcj48WWVhcj4yMDI1PC9ZZWFyPjxSZWNO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SYW88L0F1dGhvcj48WWVhcj4yMDI1PC9ZZWFyPjxSZWNO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48</w:t>
            </w:r>
            <w:r w:rsidRPr="00233765">
              <w:rPr>
                <w:rFonts w:asciiTheme="majorBidi" w:hAnsiTheme="majorBidi" w:cstheme="majorBidi"/>
                <w:b/>
                <w:bCs/>
              </w:rPr>
              <w:fldChar w:fldCharType="end"/>
            </w:r>
          </w:p>
        </w:tc>
        <w:tc>
          <w:tcPr>
            <w:tcW w:w="7093" w:type="dxa"/>
          </w:tcPr>
          <w:p w14:paraId="407FB787"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Nanoparticle application not evaluated as a root canal </w:t>
            </w:r>
            <w:proofErr w:type="spellStart"/>
            <w:r w:rsidRPr="00233765">
              <w:rPr>
                <w:rFonts w:asciiTheme="majorBidi" w:hAnsiTheme="majorBidi" w:cstheme="majorBidi"/>
              </w:rPr>
              <w:t>irrigant</w:t>
            </w:r>
            <w:proofErr w:type="spellEnd"/>
            <w:r w:rsidRPr="00233765">
              <w:rPr>
                <w:rFonts w:asciiTheme="majorBidi" w:hAnsiTheme="majorBidi" w:cstheme="majorBidi"/>
              </w:rPr>
              <w:t xml:space="preserve"> or final rinse (</w:t>
            </w:r>
            <w:proofErr w:type="gramStart"/>
            <w:r w:rsidRPr="00233765">
              <w:rPr>
                <w:rFonts w:asciiTheme="majorBidi" w:hAnsiTheme="majorBidi" w:cstheme="majorBidi"/>
              </w:rPr>
              <w:t>Ca(</w:t>
            </w:r>
            <w:proofErr w:type="gramEnd"/>
            <w:r w:rsidRPr="00233765">
              <w:rPr>
                <w:rFonts w:asciiTheme="majorBidi" w:hAnsiTheme="majorBidi" w:cstheme="majorBidi"/>
              </w:rPr>
              <w:t>OH)₂-based intracanal medicament; dentin-block model)</w:t>
            </w:r>
          </w:p>
        </w:tc>
      </w:tr>
      <w:tr w:rsidR="000D0518" w:rsidRPr="00233765" w14:paraId="41F0889E" w14:textId="77777777" w:rsidTr="009A1A48">
        <w:trPr>
          <w:jc w:val="center"/>
        </w:trPr>
        <w:tc>
          <w:tcPr>
            <w:tcW w:w="3539" w:type="dxa"/>
          </w:tcPr>
          <w:p w14:paraId="54A6D8A1"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Silva et al. (2025) </w:t>
            </w:r>
            <w:r w:rsidRPr="00233765">
              <w:rPr>
                <w:rFonts w:asciiTheme="majorBidi" w:hAnsiTheme="majorBidi" w:cstheme="majorBidi"/>
                <w:b/>
                <w:bCs/>
              </w:rPr>
              <w:fldChar w:fldCharType="begin">
                <w:fldData xml:space="preserve">PEVuZE5vdGU+PENpdGU+PEF1dGhvcj5TaWx2YTwvQXV0aG9yPjxZZWFyPjIwMjY8L1llYXI+PFJl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</w:fldData>
              </w:fldChar>
            </w:r>
            <w:r w:rsidRPr="00233765">
              <w:rPr>
                <w:rFonts w:asciiTheme="majorBidi" w:hAnsiTheme="majorBidi" w:cstheme="majorBidi"/>
                <w:b/>
                <w:bCs/>
              </w:rPr>
              <w:instrText xml:space="preserve"> ADDIN EN.CITE </w:instrText>
            </w:r>
            <w:r w:rsidRPr="00233765">
              <w:rPr>
                <w:rFonts w:asciiTheme="majorBidi" w:hAnsiTheme="majorBidi" w:cstheme="majorBidi"/>
                <w:b/>
                <w:bCs/>
              </w:rPr>
              <w:fldChar w:fldCharType="begin">
                <w:fldData xml:space="preserve">PEVuZE5vdGU+PENpdGU+PEF1dGhvcj5TaWx2YTwvQXV0aG9yPjxZZWFyPjIwMjY8L1llYXI+PFJl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</w:fldData>
              </w:fldChar>
            </w:r>
            <w:r w:rsidRPr="00233765">
              <w:rPr>
                <w:rFonts w:asciiTheme="majorBidi" w:hAnsiTheme="majorBidi" w:cstheme="majorBidi"/>
                <w:b/>
                <w:bCs/>
              </w:rPr>
              <w:instrText xml:space="preserve"> ADDIN EN.CITE.DATA </w:instrText>
            </w:r>
            <w:r w:rsidRPr="00233765">
              <w:rPr>
                <w:rFonts w:asciiTheme="majorBidi" w:hAnsiTheme="majorBidi" w:cstheme="majorBidi"/>
                <w:b/>
                <w:bCs/>
              </w:rPr>
            </w:r>
            <w:r w:rsidRPr="00233765">
              <w:rPr>
                <w:rFonts w:asciiTheme="majorBidi" w:hAnsiTheme="majorBidi" w:cstheme="majorBidi"/>
                <w:b/>
                <w:bCs/>
              </w:rPr>
              <w:fldChar w:fldCharType="end"/>
            </w:r>
            <w:r w:rsidRPr="00233765">
              <w:rPr>
                <w:rFonts w:asciiTheme="majorBidi" w:hAnsiTheme="majorBidi" w:cstheme="majorBidi"/>
                <w:b/>
                <w:bCs/>
              </w:rPr>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49</w:t>
            </w:r>
            <w:r w:rsidRPr="00233765">
              <w:rPr>
                <w:rFonts w:asciiTheme="majorBidi" w:hAnsiTheme="majorBidi" w:cstheme="majorBidi"/>
                <w:b/>
                <w:bCs/>
              </w:rPr>
              <w:fldChar w:fldCharType="end"/>
            </w:r>
          </w:p>
        </w:tc>
        <w:tc>
          <w:tcPr>
            <w:tcW w:w="7093" w:type="dxa"/>
          </w:tcPr>
          <w:p w14:paraId="1FD177E0"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 xml:space="preserve">Did not evaluate a NP-based irrigation/disinfection strategy (extended </w:t>
            </w:r>
            <w:proofErr w:type="spellStart"/>
            <w:r w:rsidRPr="00233765">
              <w:rPr>
                <w:rFonts w:asciiTheme="majorBidi" w:hAnsiTheme="majorBidi" w:cstheme="majorBidi"/>
              </w:rPr>
              <w:t>NaOCl</w:t>
            </w:r>
            <w:proofErr w:type="spellEnd"/>
            <w:r w:rsidRPr="00233765">
              <w:rPr>
                <w:rFonts w:asciiTheme="majorBidi" w:hAnsiTheme="majorBidi" w:cstheme="majorBidi"/>
              </w:rPr>
              <w:t xml:space="preserve"> protocol; no NPs)</w:t>
            </w:r>
          </w:p>
        </w:tc>
      </w:tr>
      <w:tr w:rsidR="000D0518" w:rsidRPr="00233765" w14:paraId="1E50B296" w14:textId="77777777" w:rsidTr="009A1A48">
        <w:trPr>
          <w:jc w:val="center"/>
        </w:trPr>
        <w:tc>
          <w:tcPr>
            <w:tcW w:w="3539" w:type="dxa"/>
          </w:tcPr>
          <w:p w14:paraId="43B5F0BC" w14:textId="77777777" w:rsidR="000D0518" w:rsidRPr="00233765" w:rsidRDefault="000D0518" w:rsidP="009A1A48">
            <w:pPr>
              <w:numPr>
                <w:ilvl w:val="0"/>
                <w:numId w:val="7"/>
              </w:numPr>
              <w:spacing w:line="360" w:lineRule="auto"/>
              <w:contextualSpacing/>
              <w:rPr>
                <w:rFonts w:asciiTheme="majorBidi" w:hAnsiTheme="majorBidi" w:cstheme="majorBidi"/>
                <w:b/>
                <w:bCs/>
              </w:rPr>
            </w:pPr>
            <w:r w:rsidRPr="00233765">
              <w:rPr>
                <w:rFonts w:asciiTheme="majorBidi" w:hAnsiTheme="majorBidi" w:cstheme="majorBidi"/>
                <w:b/>
                <w:bCs/>
              </w:rPr>
              <w:t xml:space="preserve">Xu et al. (2025) </w:t>
            </w:r>
            <w:r w:rsidRPr="00233765">
              <w:rPr>
                <w:rFonts w:asciiTheme="majorBidi" w:hAnsiTheme="majorBidi" w:cstheme="majorBidi"/>
                <w:b/>
                <w:bCs/>
              </w:rPr>
              <w:fldChar w:fldCharType="begin"/>
            </w:r>
            <w:r w:rsidRPr="00233765">
              <w:rPr>
                <w:rFonts w:asciiTheme="majorBidi" w:hAnsiTheme="majorBidi" w:cstheme="majorBidi"/>
                <w:b/>
                <w:bCs/>
              </w:rPr>
              <w:instrText xml:space="preserve"> ADDIN EN.CITE &lt;EndNote&gt;&lt;Cite&gt;&lt;Author&gt;Xu&lt;/Author&gt;&lt;Year&gt;2025&lt;/Year&gt;&lt;RecNum&gt;96&lt;/RecNum&gt;&lt;DisplayText&gt;&lt;style face="superscript"&gt;50&lt;/style&gt;&lt;/DisplayText&gt;&lt;record&gt;&lt;rec-number&gt;96&lt;/rec-number&gt;&lt;foreign-keys&gt;&lt;key app="EN" db-id="affvp02z8svd5ae99wu59r0ud5td2swwsfpf" timestamp="1777100727"&gt;96&lt;/key&gt;&lt;/foreign-keys&gt;&lt;ref-type name="Journal Article"&gt;17&lt;/ref-type&gt;&lt;contributors&gt;&lt;authors&gt;&lt;author&gt;Xu, X.&lt;/author&gt;&lt;author&gt;Wang, P.&lt;/author&gt;&lt;author&gt;Tong, F.&lt;/author&gt;&lt;author&gt;Liu, Y.&lt;/author&gt;&lt;author&gt;Hu, X.&lt;/author&gt;&lt;author&gt;Yang, J.&lt;/author&gt;&lt;author&gt;Guo, J.&lt;/author&gt;&lt;/authors&gt;&lt;/contributors&gt;&lt;auth-address&gt;School of Stomatology, Jiangxi Medical College, Nanchang University, Nanchang 330006, China.&amp;#xD;Jiangxi Provincial Key Laboratory of Oral Diseases, Nanchang 330006, China.&amp;#xD;Jiangxi Provincial Clinical Research Center for Oral Diseases, Nanchang 330006, China.&lt;/auth-address&gt;&lt;titles&gt;&lt;title&gt;Polydopamine-Coated Magnetic Nanoplatform for Magnetically Guided Penetration and Enhanced Antibacterial Efficacy in Root Canal Biofilm Elimination&lt;/title&gt;&lt;secondary-title&gt;Polymers (Basel)&lt;/secondary-title&gt;&lt;alt-title&gt;Polymers&lt;/alt-title&gt;&lt;/titles&gt;&lt;periodical&gt;&lt;full-title&gt;Polymers (Basel)&lt;/full-title&gt;&lt;abbr-1&gt;Polymers&lt;/abbr-1&gt;&lt;/periodical&gt;&lt;alt-periodical&gt;&lt;full-title&gt;Polymers (Basel)&lt;/full-title&gt;&lt;abbr-1&gt;Polymers&lt;/abbr-1&gt;&lt;/alt-periodical&gt;&lt;volume&gt;17&lt;/volume&gt;&lt;number&gt;10&lt;/number&gt;&lt;edition&gt;2025/05/28&lt;/edition&gt;&lt;keywords&gt;&lt;keyword&gt;biofilm&lt;/keyword&gt;&lt;keyword&gt;magnetic nanoparticles&lt;/keyword&gt;&lt;keyword&gt;polydopamine&lt;/keyword&gt;&lt;keyword&gt;pulpitis&lt;/keyword&gt;&lt;keyword&gt;root canal&lt;/keyword&gt;&lt;/keywords&gt;&lt;dates&gt;&lt;year&gt;2025&lt;/year&gt;&lt;pub-dates&gt;&lt;date&gt;May 10&lt;/date&gt;&lt;/pub-dates&gt;&lt;/dates&gt;&lt;isbn&gt;2073-4360&lt;/isbn&gt;&lt;accession-num&gt;40430601&lt;/accession-num&gt;&lt;urls&gt;&lt;/urls&gt;&lt;custom2&gt;PMC12115043&lt;/custom2&gt;&lt;electronic-resource-num&gt;10.3390/polym17101305&lt;/electronic-resource-num&gt;&lt;remote-database-provider&gt;NLM&lt;/remote-database-provider&gt;&lt;language&gt;eng&lt;/language&gt;&lt;/record&gt;&lt;/Cite&gt;&lt;/EndNote&gt;</w:instrText>
            </w:r>
            <w:r w:rsidRPr="00233765">
              <w:rPr>
                <w:rFonts w:asciiTheme="majorBidi" w:hAnsiTheme="majorBidi" w:cstheme="majorBidi"/>
                <w:b/>
                <w:bCs/>
              </w:rPr>
              <w:fldChar w:fldCharType="separate"/>
            </w:r>
            <w:r w:rsidRPr="00233765">
              <w:rPr>
                <w:rFonts w:asciiTheme="majorBidi" w:hAnsiTheme="majorBidi" w:cstheme="majorBidi"/>
                <w:b/>
                <w:bCs/>
                <w:noProof/>
                <w:vertAlign w:val="superscript"/>
              </w:rPr>
              <w:t>50</w:t>
            </w:r>
            <w:r w:rsidRPr="00233765">
              <w:rPr>
                <w:rFonts w:asciiTheme="majorBidi" w:hAnsiTheme="majorBidi" w:cstheme="majorBidi"/>
                <w:b/>
                <w:bCs/>
              </w:rPr>
              <w:fldChar w:fldCharType="end"/>
            </w:r>
          </w:p>
        </w:tc>
        <w:tc>
          <w:tcPr>
            <w:tcW w:w="7093" w:type="dxa"/>
          </w:tcPr>
          <w:p w14:paraId="35E1463F" w14:textId="77777777" w:rsidR="000D0518" w:rsidRPr="00233765" w:rsidRDefault="000D0518" w:rsidP="009A1A48">
            <w:pPr>
              <w:spacing w:line="360" w:lineRule="auto"/>
              <w:jc w:val="both"/>
              <w:rPr>
                <w:rFonts w:asciiTheme="majorBidi" w:hAnsiTheme="majorBidi" w:cstheme="majorBidi"/>
              </w:rPr>
            </w:pPr>
            <w:r w:rsidRPr="00233765">
              <w:rPr>
                <w:rFonts w:asciiTheme="majorBidi" w:hAnsiTheme="majorBidi" w:cstheme="majorBidi"/>
              </w:rPr>
              <w:t>Did not use extracted human teeth with natural root canal anatomy (hydroxyapatite-disk and dentin-disk model)</w:t>
            </w:r>
          </w:p>
        </w:tc>
      </w:tr>
    </w:tbl>
    <w:p w14:paraId="18DFD3D9" w14:textId="77777777" w:rsidR="000D0518" w:rsidRPr="00233765" w:rsidRDefault="000D0518" w:rsidP="000D0518">
      <w:pPr>
        <w:spacing w:line="360" w:lineRule="auto"/>
        <w:rPr>
          <w:rFonts w:ascii="Times New Roman" w:eastAsia="Times New Roman" w:hAnsi="Times New Roman" w:cs="Times New Roman"/>
          <w:color w:val="000000" w:themeColor="text1"/>
          <w:kern w:val="0"/>
          <w:lang w:val="en-GB"/>
          <w14:ligatures w14:val="none"/>
        </w:rPr>
      </w:pPr>
      <w:r w:rsidRPr="00233765">
        <w:rPr>
          <w:rFonts w:ascii="Times New Roman" w:eastAsia="Times New Roman" w:hAnsi="Times New Roman" w:cs="Times New Roman"/>
          <w:color w:val="000000" w:themeColor="text1"/>
          <w:kern w:val="0"/>
          <w:lang w:val="en-GB"/>
          <w14:ligatures w14:val="none"/>
        </w:rPr>
        <w:t xml:space="preserve">NP: Nanoparticle, PDT: photodynamic therapy, K21-E: quaternary ammonium silane formulation, </w:t>
      </w:r>
      <w:r w:rsidRPr="00233765">
        <w:rPr>
          <w:rFonts w:ascii="Times New Roman" w:eastAsia="Times New Roman" w:hAnsi="Times New Roman" w:cs="Times New Roman"/>
          <w:i/>
          <w:iCs/>
          <w:color w:val="000000" w:themeColor="text1"/>
          <w:kern w:val="0"/>
          <w:lang w:val="en-GB"/>
          <w14:ligatures w14:val="none"/>
        </w:rPr>
        <w:t>S. mutans: Streptococcus mutans</w:t>
      </w:r>
      <w:r w:rsidRPr="00233765">
        <w:rPr>
          <w:rFonts w:ascii="Times New Roman" w:eastAsia="Times New Roman" w:hAnsi="Times New Roman" w:cs="Times New Roman"/>
          <w:color w:val="000000" w:themeColor="text1"/>
          <w:kern w:val="0"/>
          <w:lang w:val="en-GB"/>
          <w14:ligatures w14:val="none"/>
        </w:rPr>
        <w:t>, MB/</w:t>
      </w:r>
      <w:proofErr w:type="spellStart"/>
      <w:r w:rsidRPr="00233765">
        <w:rPr>
          <w:rFonts w:ascii="Times New Roman" w:eastAsia="Times New Roman" w:hAnsi="Times New Roman" w:cs="Times New Roman"/>
          <w:color w:val="000000" w:themeColor="text1"/>
          <w:kern w:val="0"/>
          <w:lang w:val="en-GB"/>
          <w14:ligatures w14:val="none"/>
        </w:rPr>
        <w:t>rGO</w:t>
      </w:r>
      <w:proofErr w:type="spellEnd"/>
      <w:r w:rsidRPr="00233765">
        <w:rPr>
          <w:rFonts w:ascii="Times New Roman" w:eastAsia="Times New Roman" w:hAnsi="Times New Roman" w:cs="Times New Roman"/>
          <w:color w:val="000000" w:themeColor="text1"/>
          <w:kern w:val="0"/>
          <w:lang w:val="en-GB"/>
          <w14:ligatures w14:val="none"/>
        </w:rPr>
        <w:t xml:space="preserve">: methylene blue-functionalized reduced graphene oxide, </w:t>
      </w:r>
      <w:proofErr w:type="gramStart"/>
      <w:r w:rsidRPr="00233765">
        <w:rPr>
          <w:rFonts w:ascii="Times New Roman" w:eastAsia="Times New Roman" w:hAnsi="Times New Roman" w:cs="Times New Roman"/>
          <w:color w:val="000000" w:themeColor="text1"/>
          <w:kern w:val="0"/>
          <w:lang w:val="en-GB"/>
          <w14:ligatures w14:val="none"/>
        </w:rPr>
        <w:t>Ca(</w:t>
      </w:r>
      <w:proofErr w:type="gramEnd"/>
      <w:r w:rsidRPr="00233765">
        <w:rPr>
          <w:rFonts w:ascii="Times New Roman" w:eastAsia="Times New Roman" w:hAnsi="Times New Roman" w:cs="Times New Roman"/>
          <w:color w:val="000000" w:themeColor="text1"/>
          <w:kern w:val="0"/>
          <w:lang w:val="en-GB"/>
          <w14:ligatures w14:val="none"/>
        </w:rPr>
        <w:t xml:space="preserve">OH)₂: calcium hydroxide, </w:t>
      </w:r>
      <w:proofErr w:type="spellStart"/>
      <w:r w:rsidRPr="00233765">
        <w:rPr>
          <w:rFonts w:ascii="Times New Roman" w:eastAsia="Times New Roman" w:hAnsi="Times New Roman" w:cs="Times New Roman"/>
          <w:color w:val="000000" w:themeColor="text1"/>
          <w:kern w:val="0"/>
          <w:lang w:val="en-GB"/>
          <w14:ligatures w14:val="none"/>
        </w:rPr>
        <w:t>NaOCl</w:t>
      </w:r>
      <w:proofErr w:type="spellEnd"/>
      <w:r w:rsidRPr="00233765">
        <w:rPr>
          <w:rFonts w:ascii="Times New Roman" w:eastAsia="Times New Roman" w:hAnsi="Times New Roman" w:cs="Times New Roman"/>
          <w:color w:val="000000" w:themeColor="text1"/>
          <w:kern w:val="0"/>
          <w:lang w:val="en-GB"/>
          <w14:ligatures w14:val="none"/>
        </w:rPr>
        <w:t>: sodium hypochlorite</w:t>
      </w:r>
    </w:p>
    <w:p w14:paraId="5EA155E0" w14:textId="7ECD92CD" w:rsidR="003C17FC" w:rsidRPr="00233765" w:rsidRDefault="003C17FC" w:rsidP="0046664F">
      <w:pPr>
        <w:spacing w:line="360" w:lineRule="auto"/>
        <w:rPr>
          <w:rFonts w:ascii="Times New Roman" w:eastAsia="Calibri" w:hAnsi="Times New Roman" w:cs="Times New Roman"/>
          <w:color w:val="000000" w:themeColor="text1"/>
          <w:kern w:val="0"/>
          <w:sz w:val="24"/>
          <w:szCs w:val="24"/>
          <w:lang w:val="en-GB" w:bidi="ar-IQ"/>
          <w14:ligatures w14:val="none"/>
        </w:rPr>
      </w:pPr>
    </w:p>
    <w:p w14:paraId="7B916E22" w14:textId="77777777" w:rsidR="00D9588B" w:rsidRPr="00233765" w:rsidRDefault="00D9588B" w:rsidP="0046664F">
      <w:pPr>
        <w:spacing w:line="360" w:lineRule="auto"/>
        <w:rPr>
          <w:rFonts w:ascii="Times New Roman" w:eastAsia="Calibri" w:hAnsi="Times New Roman" w:cs="Times New Roman"/>
          <w:color w:val="000000" w:themeColor="text1"/>
          <w:kern w:val="0"/>
          <w:sz w:val="24"/>
          <w:szCs w:val="24"/>
          <w:lang w:val="en-GB" w:bidi="ar-IQ"/>
          <w14:ligatures w14:val="none"/>
        </w:rPr>
      </w:pPr>
    </w:p>
    <w:p w14:paraId="704496A1" w14:textId="1967ABC4" w:rsidR="00D8035E" w:rsidRPr="00233765" w:rsidRDefault="00D8035E" w:rsidP="00D8035E">
      <w:pPr>
        <w:spacing w:line="360" w:lineRule="auto"/>
        <w:jc w:val="center"/>
        <w:rPr>
          <w:rFonts w:ascii="Times New Roman" w:eastAsia="Calibri" w:hAnsi="Times New Roman" w:cs="Times New Roman"/>
          <w:color w:val="000000" w:themeColor="text1"/>
          <w:sz w:val="24"/>
          <w:szCs w:val="24"/>
        </w:rPr>
      </w:pPr>
      <w:r w:rsidRPr="00233765">
        <w:rPr>
          <w:rFonts w:ascii="Times New Roman" w:eastAsia="Calibri" w:hAnsi="Times New Roman" w:cs="Times New Roman"/>
          <w:b/>
          <w:bCs/>
          <w:color w:val="000000" w:themeColor="text1"/>
          <w:sz w:val="24"/>
          <w:szCs w:val="24"/>
        </w:rPr>
        <w:t>Supplementary Table S</w:t>
      </w:r>
      <w:r w:rsidR="00D0147E" w:rsidRPr="00233765">
        <w:rPr>
          <w:rFonts w:ascii="Times New Roman" w:eastAsia="Calibri" w:hAnsi="Times New Roman" w:cs="Times New Roman"/>
          <w:b/>
          <w:bCs/>
          <w:color w:val="000000" w:themeColor="text1"/>
          <w:sz w:val="24"/>
          <w:szCs w:val="24"/>
        </w:rPr>
        <w:t>3</w:t>
      </w:r>
      <w:r w:rsidRPr="00233765">
        <w:rPr>
          <w:rFonts w:ascii="Times New Roman" w:eastAsia="Calibri" w:hAnsi="Times New Roman" w:cs="Times New Roman"/>
          <w:b/>
          <w:bCs/>
          <w:color w:val="000000" w:themeColor="text1"/>
          <w:sz w:val="24"/>
          <w:szCs w:val="24"/>
        </w:rPr>
        <w:t>.</w:t>
      </w:r>
      <w:r w:rsidRPr="00233765">
        <w:rPr>
          <w:rFonts w:ascii="Times New Roman" w:eastAsia="Calibri" w:hAnsi="Times New Roman" w:cs="Times New Roman"/>
          <w:color w:val="000000" w:themeColor="text1"/>
          <w:sz w:val="24"/>
          <w:szCs w:val="24"/>
        </w:rPr>
        <w:t xml:space="preserve"> </w:t>
      </w:r>
      <w:r w:rsidR="00A44589" w:rsidRPr="00233765">
        <w:rPr>
          <w:rFonts w:ascii="Times New Roman" w:eastAsia="Calibri" w:hAnsi="Times New Roman" w:cs="Times New Roman"/>
          <w:color w:val="000000" w:themeColor="text1"/>
          <w:sz w:val="24"/>
          <w:szCs w:val="24"/>
        </w:rPr>
        <w:t>Study-level assessment of methodological quality domains in the included studies.</w:t>
      </w:r>
    </w:p>
    <w:tbl>
      <w:tblPr>
        <w:tblStyle w:val="TableGrid10"/>
        <w:tblW w:w="10404" w:type="dxa"/>
        <w:jc w:val="center"/>
        <w:tblLook w:val="04A0" w:firstRow="1" w:lastRow="0" w:firstColumn="1" w:lastColumn="0" w:noHBand="0" w:noVBand="1"/>
      </w:tblPr>
      <w:tblGrid>
        <w:gridCol w:w="1677"/>
        <w:gridCol w:w="1428"/>
        <w:gridCol w:w="1946"/>
        <w:gridCol w:w="1583"/>
        <w:gridCol w:w="957"/>
        <w:gridCol w:w="1616"/>
        <w:gridCol w:w="1024"/>
        <w:gridCol w:w="1235"/>
      </w:tblGrid>
      <w:tr w:rsidR="00A44589" w:rsidRPr="00233765" w14:paraId="4BAC64D0" w14:textId="77777777" w:rsidTr="00A44589">
        <w:trPr>
          <w:trHeight w:val="551"/>
          <w:jc w:val="center"/>
        </w:trPr>
        <w:tc>
          <w:tcPr>
            <w:tcW w:w="1604" w:type="dxa"/>
          </w:tcPr>
          <w:p w14:paraId="12539195" w14:textId="77777777" w:rsidR="00A44589" w:rsidRPr="00233765" w:rsidRDefault="00A44589" w:rsidP="00581F6E">
            <w:pPr>
              <w:jc w:val="center"/>
              <w:rPr>
                <w:rFonts w:asciiTheme="majorBidi" w:hAnsiTheme="majorBidi" w:cstheme="majorBidi"/>
                <w:b/>
                <w:bCs/>
                <w:sz w:val="20"/>
                <w:szCs w:val="20"/>
              </w:rPr>
            </w:pPr>
            <w:r w:rsidRPr="00233765">
              <w:rPr>
                <w:rFonts w:asciiTheme="majorBidi" w:hAnsiTheme="majorBidi" w:cstheme="majorBidi"/>
                <w:b/>
                <w:bCs/>
                <w:sz w:val="20"/>
                <w:szCs w:val="20"/>
              </w:rPr>
              <w:t>Study</w:t>
            </w:r>
          </w:p>
        </w:tc>
        <w:tc>
          <w:tcPr>
            <w:tcW w:w="1185" w:type="dxa"/>
          </w:tcPr>
          <w:p w14:paraId="2B04B49B" w14:textId="4843A779" w:rsidR="00A44589" w:rsidRPr="00233765" w:rsidRDefault="00A44589" w:rsidP="00581F6E">
            <w:pPr>
              <w:jc w:val="center"/>
              <w:rPr>
                <w:rFonts w:asciiTheme="majorBidi" w:hAnsiTheme="majorBidi" w:cstheme="majorBidi"/>
                <w:b/>
                <w:bCs/>
                <w:sz w:val="20"/>
                <w:szCs w:val="20"/>
              </w:rPr>
            </w:pPr>
            <w:r w:rsidRPr="00233765">
              <w:rPr>
                <w:rFonts w:asciiTheme="majorBidi" w:hAnsiTheme="majorBidi" w:cstheme="majorBidi"/>
                <w:b/>
                <w:bCs/>
                <w:sz w:val="20"/>
                <w:szCs w:val="20"/>
              </w:rPr>
              <w:t xml:space="preserve">Sample/model </w:t>
            </w:r>
            <w:r w:rsidR="00FF7D75" w:rsidRPr="00233765">
              <w:rPr>
                <w:rFonts w:asciiTheme="majorBidi" w:hAnsiTheme="majorBidi" w:cstheme="majorBidi"/>
                <w:b/>
                <w:bCs/>
                <w:sz w:val="20"/>
                <w:szCs w:val="20"/>
              </w:rPr>
              <w:t>adequately</w:t>
            </w:r>
            <w:r w:rsidRPr="00233765">
              <w:rPr>
                <w:rFonts w:asciiTheme="majorBidi" w:hAnsiTheme="majorBidi" w:cstheme="majorBidi"/>
                <w:b/>
                <w:bCs/>
                <w:sz w:val="20"/>
                <w:szCs w:val="20"/>
              </w:rPr>
              <w:t xml:space="preserve"> described</w:t>
            </w:r>
          </w:p>
        </w:tc>
        <w:tc>
          <w:tcPr>
            <w:tcW w:w="1600" w:type="dxa"/>
          </w:tcPr>
          <w:p w14:paraId="6E916FFA" w14:textId="77777777" w:rsidR="00A44589" w:rsidRPr="00233765" w:rsidRDefault="00A44589" w:rsidP="00581F6E">
            <w:pPr>
              <w:jc w:val="center"/>
              <w:rPr>
                <w:rFonts w:asciiTheme="majorBidi" w:hAnsiTheme="majorBidi" w:cstheme="majorBidi"/>
                <w:b/>
                <w:bCs/>
                <w:sz w:val="20"/>
                <w:szCs w:val="20"/>
              </w:rPr>
            </w:pPr>
            <w:r w:rsidRPr="00233765">
              <w:rPr>
                <w:rFonts w:asciiTheme="majorBidi" w:hAnsiTheme="majorBidi" w:cstheme="majorBidi"/>
                <w:b/>
                <w:bCs/>
                <w:sz w:val="20"/>
                <w:szCs w:val="20"/>
              </w:rPr>
              <w:t>Comparator/control groups adequate</w:t>
            </w:r>
          </w:p>
        </w:tc>
        <w:tc>
          <w:tcPr>
            <w:tcW w:w="1977" w:type="dxa"/>
          </w:tcPr>
          <w:p w14:paraId="38212784" w14:textId="77777777" w:rsidR="00256C10" w:rsidRPr="00233765" w:rsidRDefault="00A44589" w:rsidP="00581F6E">
            <w:pPr>
              <w:jc w:val="center"/>
              <w:rPr>
                <w:rFonts w:asciiTheme="majorBidi" w:hAnsiTheme="majorBidi" w:cstheme="majorBidi"/>
                <w:b/>
                <w:bCs/>
                <w:sz w:val="20"/>
                <w:szCs w:val="20"/>
              </w:rPr>
            </w:pPr>
            <w:r w:rsidRPr="00233765">
              <w:rPr>
                <w:rFonts w:asciiTheme="majorBidi" w:hAnsiTheme="majorBidi" w:cstheme="majorBidi"/>
                <w:b/>
                <w:bCs/>
                <w:sz w:val="20"/>
                <w:szCs w:val="20"/>
              </w:rPr>
              <w:t>Randomization/</w:t>
            </w:r>
          </w:p>
          <w:p w14:paraId="5C81C992" w14:textId="2279DD07" w:rsidR="00A44589" w:rsidRPr="00233765" w:rsidRDefault="00A44589" w:rsidP="00581F6E">
            <w:pPr>
              <w:jc w:val="center"/>
              <w:rPr>
                <w:rFonts w:asciiTheme="majorBidi" w:hAnsiTheme="majorBidi" w:cstheme="majorBidi"/>
                <w:b/>
                <w:bCs/>
                <w:sz w:val="20"/>
                <w:szCs w:val="20"/>
              </w:rPr>
            </w:pPr>
            <w:r w:rsidRPr="00233765">
              <w:rPr>
                <w:rFonts w:asciiTheme="majorBidi" w:hAnsiTheme="majorBidi" w:cstheme="majorBidi"/>
                <w:b/>
                <w:bCs/>
                <w:sz w:val="20"/>
                <w:szCs w:val="20"/>
              </w:rPr>
              <w:t>allocation reported</w:t>
            </w:r>
          </w:p>
        </w:tc>
        <w:tc>
          <w:tcPr>
            <w:tcW w:w="809" w:type="dxa"/>
          </w:tcPr>
          <w:p w14:paraId="7A1EDAB3" w14:textId="77777777" w:rsidR="00A44589" w:rsidRPr="00233765" w:rsidRDefault="00A44589" w:rsidP="00581F6E">
            <w:pPr>
              <w:jc w:val="center"/>
              <w:rPr>
                <w:rFonts w:asciiTheme="majorBidi" w:hAnsiTheme="majorBidi" w:cstheme="majorBidi"/>
                <w:b/>
                <w:bCs/>
                <w:sz w:val="20"/>
                <w:szCs w:val="20"/>
              </w:rPr>
            </w:pPr>
            <w:r w:rsidRPr="00233765">
              <w:rPr>
                <w:rFonts w:asciiTheme="majorBidi" w:hAnsiTheme="majorBidi" w:cstheme="majorBidi"/>
                <w:b/>
                <w:bCs/>
                <w:sz w:val="20"/>
                <w:szCs w:val="20"/>
              </w:rPr>
              <w:t>Blinding reported</w:t>
            </w:r>
          </w:p>
        </w:tc>
        <w:tc>
          <w:tcPr>
            <w:tcW w:w="1336" w:type="dxa"/>
          </w:tcPr>
          <w:p w14:paraId="0CB8FE1D" w14:textId="77777777" w:rsidR="00A44589" w:rsidRPr="00233765" w:rsidRDefault="00A44589" w:rsidP="00256C10">
            <w:pPr>
              <w:jc w:val="center"/>
              <w:rPr>
                <w:rFonts w:asciiTheme="majorBidi" w:hAnsiTheme="majorBidi" w:cstheme="majorBidi"/>
                <w:b/>
                <w:bCs/>
                <w:sz w:val="20"/>
                <w:szCs w:val="20"/>
              </w:rPr>
            </w:pPr>
            <w:r w:rsidRPr="00233765">
              <w:rPr>
                <w:rFonts w:asciiTheme="majorBidi" w:hAnsiTheme="majorBidi" w:cstheme="majorBidi"/>
                <w:b/>
                <w:bCs/>
                <w:sz w:val="20"/>
                <w:szCs w:val="20"/>
              </w:rPr>
              <w:t>Nanoparticle characterization adequate</w:t>
            </w:r>
          </w:p>
        </w:tc>
        <w:tc>
          <w:tcPr>
            <w:tcW w:w="862" w:type="dxa"/>
          </w:tcPr>
          <w:p w14:paraId="2FF96665" w14:textId="77777777" w:rsidR="00A44589" w:rsidRPr="00233765" w:rsidRDefault="00A44589" w:rsidP="00581F6E">
            <w:pPr>
              <w:rPr>
                <w:rFonts w:asciiTheme="majorBidi" w:hAnsiTheme="majorBidi" w:cstheme="majorBidi"/>
                <w:b/>
                <w:bCs/>
                <w:sz w:val="20"/>
                <w:szCs w:val="20"/>
              </w:rPr>
            </w:pPr>
            <w:r w:rsidRPr="00233765">
              <w:rPr>
                <w:rFonts w:asciiTheme="majorBidi" w:hAnsiTheme="majorBidi" w:cstheme="majorBidi"/>
                <w:b/>
                <w:bCs/>
                <w:sz w:val="20"/>
                <w:szCs w:val="20"/>
              </w:rPr>
              <w:t>Outcome reporting complete</w:t>
            </w:r>
          </w:p>
        </w:tc>
        <w:tc>
          <w:tcPr>
            <w:tcW w:w="1031" w:type="dxa"/>
          </w:tcPr>
          <w:p w14:paraId="0DD9EB97" w14:textId="77777777" w:rsidR="00A44589" w:rsidRPr="00233765" w:rsidRDefault="00A44589" w:rsidP="00581F6E">
            <w:pPr>
              <w:jc w:val="center"/>
              <w:rPr>
                <w:rFonts w:asciiTheme="majorBidi" w:hAnsiTheme="majorBidi" w:cstheme="majorBidi"/>
                <w:b/>
                <w:bCs/>
                <w:sz w:val="20"/>
                <w:szCs w:val="20"/>
              </w:rPr>
            </w:pPr>
            <w:r w:rsidRPr="00233765">
              <w:rPr>
                <w:rFonts w:asciiTheme="majorBidi" w:hAnsiTheme="majorBidi" w:cstheme="majorBidi"/>
                <w:b/>
                <w:bCs/>
                <w:sz w:val="20"/>
                <w:szCs w:val="20"/>
              </w:rPr>
              <w:t>Statistical analysis appropriate</w:t>
            </w:r>
          </w:p>
        </w:tc>
      </w:tr>
      <w:tr w:rsidR="00A44589" w:rsidRPr="00233765" w14:paraId="25A06D5A" w14:textId="77777777" w:rsidTr="00A44589">
        <w:trPr>
          <w:trHeight w:val="367"/>
          <w:jc w:val="center"/>
        </w:trPr>
        <w:tc>
          <w:tcPr>
            <w:tcW w:w="1604" w:type="dxa"/>
          </w:tcPr>
          <w:p w14:paraId="2FA44C84"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proofErr w:type="spellStart"/>
            <w:r w:rsidRPr="00233765">
              <w:rPr>
                <w:rFonts w:asciiTheme="majorBidi" w:hAnsiTheme="majorBidi" w:cstheme="majorBidi"/>
                <w:b/>
                <w:bCs/>
                <w:sz w:val="20"/>
                <w:szCs w:val="20"/>
              </w:rPr>
              <w:t>Monzavi</w:t>
            </w:r>
            <w:proofErr w:type="spellEnd"/>
            <w:r w:rsidRPr="00233765">
              <w:rPr>
                <w:rFonts w:asciiTheme="majorBidi" w:hAnsiTheme="majorBidi" w:cstheme="majorBidi"/>
                <w:b/>
                <w:bCs/>
                <w:sz w:val="20"/>
                <w:szCs w:val="20"/>
              </w:rPr>
              <w:t xml:space="preserve"> et al. (2015) </w:t>
            </w:r>
            <w:r w:rsidRPr="00233765">
              <w:rPr>
                <w:rFonts w:asciiTheme="majorBidi" w:hAnsiTheme="majorBidi" w:cstheme="majorBidi"/>
                <w:b/>
                <w:bCs/>
                <w:sz w:val="20"/>
                <w:szCs w:val="20"/>
              </w:rPr>
              <w:fldChar w:fldCharType="begin"/>
            </w:r>
            <w:r w:rsidRPr="00233765">
              <w:rPr>
                <w:rFonts w:asciiTheme="majorBidi" w:hAnsiTheme="majorBidi" w:cstheme="majorBidi"/>
                <w:b/>
                <w:bCs/>
                <w:sz w:val="20"/>
                <w:szCs w:val="20"/>
              </w:rPr>
              <w:instrText xml:space="preserve"> ADDIN EN.CITE &lt;EndNote&gt;&lt;Cite&gt;&lt;Author&gt;Monzavi&lt;/Author&gt;&lt;Year&gt;2015&lt;/Year&gt;&lt;RecNum&gt;34&lt;/RecNum&gt;&lt;DisplayText&gt;&lt;style face="superscript"&gt;51&lt;/style&gt;&lt;/DisplayText&gt;&lt;record&gt;&lt;rec-number&gt;34&lt;/rec-number&gt;&lt;foreign-keys&gt;&lt;key app="EN" db-id="affvp02z8svd5ae99wu59r0ud5td2swwsfpf" timestamp="1771615194"&gt;34&lt;/key&gt;&lt;/foreign-keys&gt;&lt;ref-type name="Journal Article"&gt;17&lt;/ref-type&gt;&lt;contributors&gt;&lt;authors&gt;&lt;author&gt;Monzavi, A.&lt;/author&gt;&lt;author&gt;Eshraghi, S.&lt;/author&gt;&lt;author&gt;Hashemian, R.&lt;/author&gt;&lt;author&gt;Momen-Heravi, F.&lt;/author&gt;&lt;/authors&gt;&lt;/contributors&gt;&lt;auth-address&gt;Department of Prosthodontics and Implantology, School of Dentistry, Tehran University of Medical Sciences, Tehran, Iran.&lt;/auth-address&gt;&lt;titles&gt;&lt;title&gt;In vitro and ex vivo antimicrobial efficacy of nano-MgO in the elimination of endodontic pathogens&lt;/title&gt;&lt;secondary-title&gt;Clin Oral Investig&lt;/secondary-title&gt;&lt;alt-title&gt;Clinical oral investigations&lt;/alt-title&gt;&lt;/titles&gt;&lt;periodical&gt;&lt;full-title&gt;Clin Oral Investig&lt;/full-title&gt;&lt;abbr-1&gt;Clinical oral investigations&lt;/abbr-1&gt;&lt;/periodical&gt;&lt;alt-periodical&gt;&lt;full-title&gt;Clin Oral Investig&lt;/full-title&gt;&lt;abbr-1&gt;Clinical oral investigations&lt;/abbr-1&gt;&lt;/alt-periodical&gt;&lt;pages&gt;349-56&lt;/pages&gt;&lt;volume&gt;19&lt;/volume&gt;&lt;number&gt;2&lt;/number&gt;&lt;edition&gt;2014/05/27&lt;/edition&gt;&lt;keywords&gt;&lt;keyword&gt;Anti-Infective Agents/*pharmacology&lt;/keyword&gt;&lt;keyword&gt;Candida albicans/*drug effects&lt;/keyword&gt;&lt;keyword&gt;Dental Pulp Cavity/*microbiology&lt;/keyword&gt;&lt;keyword&gt;Enterococcus faecalis/*drug effects&lt;/keyword&gt;&lt;keyword&gt;Humans&lt;/keyword&gt;&lt;keyword&gt;Magnesium Oxide/*pharmacology&lt;/keyword&gt;&lt;keyword&gt;Microbial Sensitivity Tests&lt;/keyword&gt;&lt;keyword&gt;*Nanoparticles&lt;/keyword&gt;&lt;keyword&gt;Staphylococcus aureus/*drug effects&lt;/keyword&gt;&lt;/keywords&gt;&lt;dates&gt;&lt;year&gt;2015&lt;/year&gt;&lt;pub-dates&gt;&lt;date&gt;Mar&lt;/date&gt;&lt;/pub-dates&gt;&lt;/dates&gt;&lt;isbn&gt;1432-6981&lt;/isbn&gt;&lt;accession-num&gt;24859291&lt;/accession-num&gt;&lt;urls&gt;&lt;/urls&gt;&lt;electronic-resource-num&gt;10.1007/s00784-014-1253-y&lt;/electronic-resource-num&gt;&lt;remote-database-provider&gt;NLM&lt;/remote-database-provider&gt;&lt;language&gt;eng&lt;/language&gt;&lt;/record&gt;&lt;/Cite&gt;&lt;/EndNote&gt;</w:instrText>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51</w:t>
            </w:r>
            <w:r w:rsidRPr="00233765">
              <w:rPr>
                <w:rFonts w:asciiTheme="majorBidi" w:hAnsiTheme="majorBidi" w:cstheme="majorBidi"/>
                <w:b/>
                <w:bCs/>
                <w:sz w:val="20"/>
                <w:szCs w:val="20"/>
              </w:rPr>
              <w:fldChar w:fldCharType="end"/>
            </w:r>
          </w:p>
        </w:tc>
        <w:tc>
          <w:tcPr>
            <w:tcW w:w="1185" w:type="dxa"/>
          </w:tcPr>
          <w:p w14:paraId="4D182C55"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3369A48D"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76DA8FBC"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09" w:type="dxa"/>
          </w:tcPr>
          <w:p w14:paraId="39C90952"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70776986"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62" w:type="dxa"/>
          </w:tcPr>
          <w:p w14:paraId="3018389C"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2C408720"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283FBEFB" w14:textId="77777777" w:rsidTr="00A44589">
        <w:trPr>
          <w:trHeight w:val="367"/>
          <w:jc w:val="center"/>
        </w:trPr>
        <w:tc>
          <w:tcPr>
            <w:tcW w:w="1604" w:type="dxa"/>
          </w:tcPr>
          <w:p w14:paraId="168FD157"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r w:rsidRPr="00233765">
              <w:rPr>
                <w:rFonts w:asciiTheme="majorBidi" w:hAnsiTheme="majorBidi" w:cstheme="majorBidi"/>
                <w:b/>
                <w:bCs/>
                <w:sz w:val="20"/>
                <w:szCs w:val="20"/>
              </w:rPr>
              <w:t xml:space="preserve">Afkhami et al. (2017) </w:t>
            </w:r>
            <w:r w:rsidRPr="00233765">
              <w:rPr>
                <w:rFonts w:asciiTheme="majorBidi" w:hAnsiTheme="majorBidi" w:cstheme="majorBidi"/>
                <w:b/>
                <w:bCs/>
                <w:sz w:val="20"/>
                <w:szCs w:val="20"/>
              </w:rPr>
              <w:fldChar w:fldCharType="begin">
                <w:fldData xml:space="preserve">PEVuZE5vdGU+PENpdGU+PEF1dGhvcj5BZmtoYW1pPC9BdXRob3I+PFllYXI+MjAxNzwvWWVhcj48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BZmtoYW1pPC9BdXRob3I+PFllYXI+MjAxNzwvWWVhcj48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52</w:t>
            </w:r>
            <w:r w:rsidRPr="00233765">
              <w:rPr>
                <w:rFonts w:asciiTheme="majorBidi" w:hAnsiTheme="majorBidi" w:cstheme="majorBidi"/>
                <w:b/>
                <w:bCs/>
                <w:sz w:val="20"/>
                <w:szCs w:val="20"/>
              </w:rPr>
              <w:fldChar w:fldCharType="end"/>
            </w:r>
          </w:p>
        </w:tc>
        <w:tc>
          <w:tcPr>
            <w:tcW w:w="1185" w:type="dxa"/>
          </w:tcPr>
          <w:p w14:paraId="265EC090"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1C0E1281"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62E8AF8F"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809" w:type="dxa"/>
          </w:tcPr>
          <w:p w14:paraId="13A3F2D8"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13A7FF8B"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62" w:type="dxa"/>
          </w:tcPr>
          <w:p w14:paraId="2F033E61"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2A7CE2A3"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4B4350A3" w14:textId="77777777" w:rsidTr="00A44589">
        <w:trPr>
          <w:trHeight w:val="551"/>
          <w:jc w:val="center"/>
        </w:trPr>
        <w:tc>
          <w:tcPr>
            <w:tcW w:w="1604" w:type="dxa"/>
          </w:tcPr>
          <w:p w14:paraId="308E778E"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r w:rsidRPr="00233765">
              <w:rPr>
                <w:rFonts w:asciiTheme="majorBidi" w:hAnsiTheme="majorBidi" w:cstheme="majorBidi"/>
                <w:b/>
                <w:bCs/>
                <w:sz w:val="20"/>
                <w:szCs w:val="20"/>
              </w:rPr>
              <w:t xml:space="preserve">Chávez-Andrade et al. (2017) </w:t>
            </w:r>
            <w:r w:rsidRPr="00233765">
              <w:rPr>
                <w:rFonts w:asciiTheme="majorBidi" w:hAnsiTheme="majorBidi" w:cstheme="majorBidi"/>
                <w:b/>
                <w:bCs/>
                <w:sz w:val="20"/>
                <w:szCs w:val="20"/>
              </w:rPr>
              <w:fldChar w:fldCharType="begin">
                <w:fldData xml:space="preserve">PEVuZE5vdGU+PENpdGU+PEF1dGhvcj5DaMOhdmV6LUFuZHJhZGU8L0F1dGhvcj48WWVhcj4yMDE3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DaMOhdmV6LUFuZHJhZGU8L0F1dGhvcj48WWVhcj4yMDE3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53</w:t>
            </w:r>
            <w:r w:rsidRPr="00233765">
              <w:rPr>
                <w:rFonts w:asciiTheme="majorBidi" w:hAnsiTheme="majorBidi" w:cstheme="majorBidi"/>
                <w:b/>
                <w:bCs/>
                <w:sz w:val="20"/>
                <w:szCs w:val="20"/>
              </w:rPr>
              <w:fldChar w:fldCharType="end"/>
            </w:r>
          </w:p>
        </w:tc>
        <w:tc>
          <w:tcPr>
            <w:tcW w:w="1185" w:type="dxa"/>
          </w:tcPr>
          <w:p w14:paraId="648D4A4A"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1B67F292"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7DD17DE9"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09" w:type="dxa"/>
          </w:tcPr>
          <w:p w14:paraId="68D860A8"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5001078A" w14:textId="69A86F3E"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862" w:type="dxa"/>
          </w:tcPr>
          <w:p w14:paraId="528B124C"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3C49CD4B"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6E4910E9" w14:textId="77777777" w:rsidTr="00A44589">
        <w:trPr>
          <w:trHeight w:val="367"/>
          <w:jc w:val="center"/>
        </w:trPr>
        <w:tc>
          <w:tcPr>
            <w:tcW w:w="1604" w:type="dxa"/>
          </w:tcPr>
          <w:p w14:paraId="707968BC"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r w:rsidRPr="00233765">
              <w:rPr>
                <w:rFonts w:asciiTheme="majorBidi" w:hAnsiTheme="majorBidi" w:cstheme="majorBidi"/>
                <w:b/>
                <w:bCs/>
                <w:sz w:val="20"/>
                <w:szCs w:val="20"/>
              </w:rPr>
              <w:t xml:space="preserve">Shrestha et al. (2018) </w:t>
            </w:r>
            <w:r w:rsidRPr="00233765">
              <w:rPr>
                <w:rFonts w:asciiTheme="majorBidi" w:hAnsiTheme="majorBidi" w:cstheme="majorBidi"/>
                <w:b/>
                <w:bCs/>
                <w:sz w:val="20"/>
                <w:szCs w:val="20"/>
              </w:rPr>
              <w:fldChar w:fldCharType="begin">
                <w:fldData xml:space="preserve">PEVuZE5vdGU+PENpdGU+PEF1dGhvcj5TaHJlc3RoYTwvQXV0aG9yPjxZZWFyPjIwMTg8L1llYXI+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TaHJlc3RoYTwvQXV0aG9yPjxZZWFyPjIwMTg8L1llYXI+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54</w:t>
            </w:r>
            <w:r w:rsidRPr="00233765">
              <w:rPr>
                <w:rFonts w:asciiTheme="majorBidi" w:hAnsiTheme="majorBidi" w:cstheme="majorBidi"/>
                <w:b/>
                <w:bCs/>
                <w:sz w:val="20"/>
                <w:szCs w:val="20"/>
              </w:rPr>
              <w:fldChar w:fldCharType="end"/>
            </w:r>
          </w:p>
        </w:tc>
        <w:tc>
          <w:tcPr>
            <w:tcW w:w="1185" w:type="dxa"/>
          </w:tcPr>
          <w:p w14:paraId="7CB3E73C"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1CBADB37"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47788E8B"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09" w:type="dxa"/>
          </w:tcPr>
          <w:p w14:paraId="770141DC"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06488D30"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62" w:type="dxa"/>
          </w:tcPr>
          <w:p w14:paraId="285D0C15"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14A54A76"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6FB7D6FC" w14:textId="77777777" w:rsidTr="00A44589">
        <w:trPr>
          <w:trHeight w:val="367"/>
          <w:jc w:val="center"/>
        </w:trPr>
        <w:tc>
          <w:tcPr>
            <w:tcW w:w="1604" w:type="dxa"/>
          </w:tcPr>
          <w:p w14:paraId="041AA6EB"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r w:rsidRPr="00233765">
              <w:rPr>
                <w:rFonts w:asciiTheme="majorBidi" w:hAnsiTheme="majorBidi" w:cstheme="majorBidi"/>
                <w:b/>
                <w:bCs/>
                <w:sz w:val="20"/>
                <w:szCs w:val="20"/>
              </w:rPr>
              <w:t xml:space="preserve">Guo et al. (2021) </w:t>
            </w:r>
            <w:r w:rsidRPr="00233765">
              <w:rPr>
                <w:rFonts w:asciiTheme="majorBidi" w:hAnsiTheme="majorBidi" w:cstheme="majorBidi"/>
                <w:b/>
                <w:bCs/>
                <w:sz w:val="20"/>
                <w:szCs w:val="20"/>
              </w:rPr>
              <w:fldChar w:fldCharType="begin">
                <w:fldData xml:space="preserve">PEVuZE5vdGU+PENpdGU+PEF1dGhvcj5HdW88L0F1dGhvcj48WWVhcj4yMDIxPC9ZZWFyPjxSZWNO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HdW88L0F1dGhvcj48WWVhcj4yMDIxPC9ZZWFyPjxSZWNO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55</w:t>
            </w:r>
            <w:r w:rsidRPr="00233765">
              <w:rPr>
                <w:rFonts w:asciiTheme="majorBidi" w:hAnsiTheme="majorBidi" w:cstheme="majorBidi"/>
                <w:b/>
                <w:bCs/>
                <w:sz w:val="20"/>
                <w:szCs w:val="20"/>
              </w:rPr>
              <w:fldChar w:fldCharType="end"/>
            </w:r>
          </w:p>
        </w:tc>
        <w:tc>
          <w:tcPr>
            <w:tcW w:w="1185" w:type="dxa"/>
          </w:tcPr>
          <w:p w14:paraId="0D824AFC"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5A834F35"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7A827DCA"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09" w:type="dxa"/>
          </w:tcPr>
          <w:p w14:paraId="7B20B0E8"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302F9E4E"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862" w:type="dxa"/>
          </w:tcPr>
          <w:p w14:paraId="2DD8F113"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76A53E77"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29C3F277" w14:textId="77777777" w:rsidTr="00A44589">
        <w:trPr>
          <w:trHeight w:val="358"/>
          <w:jc w:val="center"/>
        </w:trPr>
        <w:tc>
          <w:tcPr>
            <w:tcW w:w="1604" w:type="dxa"/>
          </w:tcPr>
          <w:p w14:paraId="7ABF76BB"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r w:rsidRPr="00233765">
              <w:rPr>
                <w:rFonts w:asciiTheme="majorBidi" w:hAnsiTheme="majorBidi" w:cstheme="majorBidi"/>
                <w:b/>
                <w:bCs/>
                <w:sz w:val="20"/>
                <w:szCs w:val="20"/>
              </w:rPr>
              <w:t xml:space="preserve">Zhao et al. (2022) </w:t>
            </w:r>
            <w:r w:rsidRPr="00233765">
              <w:rPr>
                <w:rFonts w:asciiTheme="majorBidi" w:hAnsiTheme="majorBidi" w:cstheme="majorBidi"/>
                <w:b/>
                <w:bCs/>
                <w:sz w:val="20"/>
                <w:szCs w:val="20"/>
              </w:rPr>
              <w:fldChar w:fldCharType="begin">
                <w:fldData xml:space="preserve">PEVuZE5vdGU+PENpdGU+PEF1dGhvcj5aaGFvPC9BdXRob3I+PFllYXI+MjAyMjwvWWVhcj48UmVj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aaGFvPC9BdXRob3I+PFllYXI+MjAyMjwvWWVhcj48UmVj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56</w:t>
            </w:r>
            <w:r w:rsidRPr="00233765">
              <w:rPr>
                <w:rFonts w:asciiTheme="majorBidi" w:hAnsiTheme="majorBidi" w:cstheme="majorBidi"/>
                <w:b/>
                <w:bCs/>
                <w:sz w:val="20"/>
                <w:szCs w:val="20"/>
              </w:rPr>
              <w:fldChar w:fldCharType="end"/>
            </w:r>
          </w:p>
        </w:tc>
        <w:tc>
          <w:tcPr>
            <w:tcW w:w="1185" w:type="dxa"/>
          </w:tcPr>
          <w:p w14:paraId="1E3AE76F"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54CD5EC5"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65B9966A"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09" w:type="dxa"/>
          </w:tcPr>
          <w:p w14:paraId="1BCC3B19"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0503F8B7"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862" w:type="dxa"/>
          </w:tcPr>
          <w:p w14:paraId="046934AA"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5316095E"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47C969F7" w14:textId="77777777" w:rsidTr="00A44589">
        <w:trPr>
          <w:trHeight w:val="367"/>
          <w:jc w:val="center"/>
        </w:trPr>
        <w:tc>
          <w:tcPr>
            <w:tcW w:w="1604" w:type="dxa"/>
          </w:tcPr>
          <w:p w14:paraId="5D398C7B"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r w:rsidRPr="00233765">
              <w:rPr>
                <w:rFonts w:asciiTheme="majorBidi" w:hAnsiTheme="majorBidi" w:cstheme="majorBidi"/>
                <w:b/>
                <w:bCs/>
                <w:sz w:val="20"/>
                <w:szCs w:val="20"/>
              </w:rPr>
              <w:t xml:space="preserve">Yu et al. (2024) </w:t>
            </w:r>
            <w:r w:rsidRPr="00233765">
              <w:rPr>
                <w:rFonts w:asciiTheme="majorBidi" w:hAnsiTheme="majorBidi" w:cstheme="majorBidi"/>
                <w:b/>
                <w:bCs/>
                <w:sz w:val="20"/>
                <w:szCs w:val="20"/>
              </w:rPr>
              <w:fldChar w:fldCharType="begin">
                <w:fldData xml:space="preserve">PEVuZE5vdGU+PENpdGU+PEF1dGhvcj5ZdTwvQXV0aG9yPjxZZWFyPjIwMjQ8L1llYXI+PFJlY051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ZdTwvQXV0aG9yPjxZZWFyPjIwMjQ8L1llYXI+PFJlY051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57</w:t>
            </w:r>
            <w:r w:rsidRPr="00233765">
              <w:rPr>
                <w:rFonts w:asciiTheme="majorBidi" w:hAnsiTheme="majorBidi" w:cstheme="majorBidi"/>
                <w:b/>
                <w:bCs/>
                <w:sz w:val="20"/>
                <w:szCs w:val="20"/>
              </w:rPr>
              <w:fldChar w:fldCharType="end"/>
            </w:r>
          </w:p>
        </w:tc>
        <w:tc>
          <w:tcPr>
            <w:tcW w:w="1185" w:type="dxa"/>
          </w:tcPr>
          <w:p w14:paraId="03CF2EF1"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3E488860"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7FA4A6E2"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09" w:type="dxa"/>
          </w:tcPr>
          <w:p w14:paraId="6AA32E66"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1137FA77"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862" w:type="dxa"/>
          </w:tcPr>
          <w:p w14:paraId="2B9060ED"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5CE338B1"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0814C09C" w14:textId="77777777" w:rsidTr="00A44589">
        <w:trPr>
          <w:trHeight w:val="551"/>
          <w:jc w:val="center"/>
        </w:trPr>
        <w:tc>
          <w:tcPr>
            <w:tcW w:w="1604" w:type="dxa"/>
          </w:tcPr>
          <w:p w14:paraId="14F30319"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proofErr w:type="spellStart"/>
            <w:r w:rsidRPr="00233765">
              <w:rPr>
                <w:rFonts w:asciiTheme="majorBidi" w:hAnsiTheme="majorBidi" w:cstheme="majorBidi"/>
                <w:b/>
                <w:bCs/>
                <w:sz w:val="20"/>
                <w:szCs w:val="20"/>
              </w:rPr>
              <w:lastRenderedPageBreak/>
              <w:t>Alkhudhairy</w:t>
            </w:r>
            <w:proofErr w:type="spellEnd"/>
            <w:r w:rsidRPr="00233765">
              <w:rPr>
                <w:rFonts w:asciiTheme="majorBidi" w:hAnsiTheme="majorBidi" w:cstheme="majorBidi"/>
                <w:b/>
                <w:bCs/>
                <w:sz w:val="20"/>
                <w:szCs w:val="20"/>
              </w:rPr>
              <w:t xml:space="preserve"> &amp; </w:t>
            </w:r>
            <w:proofErr w:type="spellStart"/>
            <w:r w:rsidRPr="00233765">
              <w:rPr>
                <w:rFonts w:asciiTheme="majorBidi" w:hAnsiTheme="majorBidi" w:cstheme="majorBidi"/>
                <w:b/>
                <w:bCs/>
                <w:sz w:val="20"/>
                <w:szCs w:val="20"/>
              </w:rPr>
              <w:t>AlRefeai</w:t>
            </w:r>
            <w:proofErr w:type="spellEnd"/>
            <w:r w:rsidRPr="00233765">
              <w:rPr>
                <w:rFonts w:asciiTheme="majorBidi" w:hAnsiTheme="majorBidi" w:cstheme="majorBidi"/>
                <w:b/>
                <w:bCs/>
                <w:sz w:val="20"/>
                <w:szCs w:val="20"/>
              </w:rPr>
              <w:t xml:space="preserve"> (2024) </w:t>
            </w:r>
            <w:r w:rsidRPr="00233765">
              <w:rPr>
                <w:rFonts w:asciiTheme="majorBidi" w:hAnsiTheme="majorBidi" w:cstheme="majorBidi"/>
                <w:b/>
                <w:bCs/>
                <w:sz w:val="20"/>
                <w:szCs w:val="20"/>
              </w:rPr>
              <w:fldChar w:fldCharType="begin">
                <w:fldData xml:space="preserve">PEVuZE5vdGU+PENpdGU+PEF1dGhvcj5BbGtodWRoYWlyeTwvQXV0aG9yPjxZZWFyPjIwMjQ8L1ll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BbGtodWRoYWlyeTwvQXV0aG9yPjxZZWFyPjIwMjQ8L1ll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58</w:t>
            </w:r>
            <w:r w:rsidRPr="00233765">
              <w:rPr>
                <w:rFonts w:asciiTheme="majorBidi" w:hAnsiTheme="majorBidi" w:cstheme="majorBidi"/>
                <w:b/>
                <w:bCs/>
                <w:sz w:val="20"/>
                <w:szCs w:val="20"/>
              </w:rPr>
              <w:fldChar w:fldCharType="end"/>
            </w:r>
          </w:p>
        </w:tc>
        <w:tc>
          <w:tcPr>
            <w:tcW w:w="1185" w:type="dxa"/>
          </w:tcPr>
          <w:p w14:paraId="49CA8BCE"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7A6240BD"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265A89DF"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09" w:type="dxa"/>
          </w:tcPr>
          <w:p w14:paraId="7A68098C"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04434263"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62" w:type="dxa"/>
          </w:tcPr>
          <w:p w14:paraId="235693A1"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4B6A3BCA"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3A020595" w14:textId="77777777" w:rsidTr="00A44589">
        <w:trPr>
          <w:trHeight w:val="367"/>
          <w:jc w:val="center"/>
        </w:trPr>
        <w:tc>
          <w:tcPr>
            <w:tcW w:w="1604" w:type="dxa"/>
          </w:tcPr>
          <w:p w14:paraId="1F2DCCA8"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r w:rsidRPr="00233765">
              <w:rPr>
                <w:rFonts w:asciiTheme="majorBidi" w:hAnsiTheme="majorBidi" w:cstheme="majorBidi"/>
                <w:b/>
                <w:bCs/>
                <w:sz w:val="20"/>
                <w:szCs w:val="20"/>
              </w:rPr>
              <w:t xml:space="preserve">Ebrahim et al. (2024) </w:t>
            </w:r>
            <w:r w:rsidRPr="00233765">
              <w:rPr>
                <w:rFonts w:asciiTheme="majorBidi" w:hAnsiTheme="majorBidi" w:cstheme="majorBidi"/>
                <w:b/>
                <w:bCs/>
                <w:sz w:val="20"/>
                <w:szCs w:val="20"/>
              </w:rPr>
              <w:fldChar w:fldCharType="begin">
                <w:fldData xml:space="preserve">PEVuZE5vdGU+PENpdGU+PEF1dGhvcj5FYnJhaGltPC9BdXRob3I+PFllYXI+MjAyNDwvWWVhcj48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FYnJhaGltPC9BdXRob3I+PFllYXI+MjAyNDwvWWVhcj48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59</w:t>
            </w:r>
            <w:r w:rsidRPr="00233765">
              <w:rPr>
                <w:rFonts w:asciiTheme="majorBidi" w:hAnsiTheme="majorBidi" w:cstheme="majorBidi"/>
                <w:b/>
                <w:bCs/>
                <w:sz w:val="20"/>
                <w:szCs w:val="20"/>
              </w:rPr>
              <w:fldChar w:fldCharType="end"/>
            </w:r>
          </w:p>
        </w:tc>
        <w:tc>
          <w:tcPr>
            <w:tcW w:w="1185" w:type="dxa"/>
          </w:tcPr>
          <w:p w14:paraId="3B111469"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1948CFA5"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1952BC12"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09" w:type="dxa"/>
          </w:tcPr>
          <w:p w14:paraId="1605AAD3"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7277218A"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62" w:type="dxa"/>
          </w:tcPr>
          <w:p w14:paraId="5F4E9082"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640AC249"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00BD6C93" w14:textId="77777777" w:rsidTr="00A44589">
        <w:trPr>
          <w:trHeight w:val="367"/>
          <w:jc w:val="center"/>
        </w:trPr>
        <w:tc>
          <w:tcPr>
            <w:tcW w:w="1604" w:type="dxa"/>
          </w:tcPr>
          <w:p w14:paraId="7A9CEC02"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proofErr w:type="spellStart"/>
            <w:r w:rsidRPr="00233765">
              <w:rPr>
                <w:rFonts w:asciiTheme="majorBidi" w:hAnsiTheme="majorBidi" w:cstheme="majorBidi"/>
                <w:b/>
                <w:bCs/>
                <w:sz w:val="20"/>
                <w:szCs w:val="20"/>
              </w:rPr>
              <w:t>Khangwal</w:t>
            </w:r>
            <w:proofErr w:type="spellEnd"/>
            <w:r w:rsidRPr="00233765">
              <w:rPr>
                <w:rFonts w:asciiTheme="majorBidi" w:hAnsiTheme="majorBidi" w:cstheme="majorBidi"/>
                <w:b/>
                <w:bCs/>
                <w:sz w:val="20"/>
                <w:szCs w:val="20"/>
              </w:rPr>
              <w:t xml:space="preserve"> et al. (2024) </w:t>
            </w:r>
            <w:r w:rsidRPr="00233765">
              <w:rPr>
                <w:rFonts w:asciiTheme="majorBidi" w:hAnsiTheme="majorBidi" w:cstheme="majorBidi"/>
                <w:b/>
                <w:bCs/>
                <w:sz w:val="20"/>
                <w:szCs w:val="20"/>
              </w:rPr>
              <w:fldChar w:fldCharType="begin">
                <w:fldData xml:space="preserve">PEVuZE5vdGU+PENpdGU+PEF1dGhvcj5LaGFuZ3dhbDwvQXV0aG9yPjxZZWFyPjIwMjQ8L1llYXI+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LaGFuZ3dhbDwvQXV0aG9yPjxZZWFyPjIwMjQ8L1llYXI+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60</w:t>
            </w:r>
            <w:r w:rsidRPr="00233765">
              <w:rPr>
                <w:rFonts w:asciiTheme="majorBidi" w:hAnsiTheme="majorBidi" w:cstheme="majorBidi"/>
                <w:b/>
                <w:bCs/>
                <w:sz w:val="20"/>
                <w:szCs w:val="20"/>
              </w:rPr>
              <w:fldChar w:fldCharType="end"/>
            </w:r>
          </w:p>
        </w:tc>
        <w:tc>
          <w:tcPr>
            <w:tcW w:w="1185" w:type="dxa"/>
          </w:tcPr>
          <w:p w14:paraId="7117027B"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1AC72F55"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666F9316"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809" w:type="dxa"/>
          </w:tcPr>
          <w:p w14:paraId="616AB092"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5504BB5D"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62" w:type="dxa"/>
          </w:tcPr>
          <w:p w14:paraId="3194AEF6"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3008D47B"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5CD22741" w14:textId="77777777" w:rsidTr="00A44589">
        <w:trPr>
          <w:trHeight w:val="367"/>
          <w:jc w:val="center"/>
        </w:trPr>
        <w:tc>
          <w:tcPr>
            <w:tcW w:w="1604" w:type="dxa"/>
          </w:tcPr>
          <w:p w14:paraId="7DFAE2B8"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proofErr w:type="spellStart"/>
            <w:r w:rsidRPr="00233765">
              <w:rPr>
                <w:rFonts w:asciiTheme="majorBidi" w:hAnsiTheme="majorBidi" w:cstheme="majorBidi"/>
                <w:b/>
                <w:bCs/>
                <w:sz w:val="20"/>
                <w:szCs w:val="20"/>
              </w:rPr>
              <w:t>Alhamdan</w:t>
            </w:r>
            <w:proofErr w:type="spellEnd"/>
            <w:r w:rsidRPr="00233765">
              <w:rPr>
                <w:rFonts w:asciiTheme="majorBidi" w:hAnsiTheme="majorBidi" w:cstheme="majorBidi"/>
                <w:b/>
                <w:bCs/>
                <w:sz w:val="20"/>
                <w:szCs w:val="20"/>
              </w:rPr>
              <w:t xml:space="preserve"> (2025) </w:t>
            </w:r>
            <w:r w:rsidRPr="00233765">
              <w:rPr>
                <w:rFonts w:asciiTheme="majorBidi" w:hAnsiTheme="majorBidi" w:cstheme="majorBidi"/>
                <w:b/>
                <w:bCs/>
                <w:sz w:val="20"/>
                <w:szCs w:val="20"/>
              </w:rPr>
              <w:fldChar w:fldCharType="begin">
                <w:fldData xml:space="preserve">PEVuZE5vdGU+PENpdGU+PEF1dGhvcj5BbGhhbWRhbjwvQXV0aG9yPjxZZWFyPjIwMjU8L1llYXI+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=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BbGhhbWRhbjwvQXV0aG9yPjxZZWFyPjIwMjU8L1llYXI+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=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61</w:t>
            </w:r>
            <w:r w:rsidRPr="00233765">
              <w:rPr>
                <w:rFonts w:asciiTheme="majorBidi" w:hAnsiTheme="majorBidi" w:cstheme="majorBidi"/>
                <w:b/>
                <w:bCs/>
                <w:sz w:val="20"/>
                <w:szCs w:val="20"/>
              </w:rPr>
              <w:fldChar w:fldCharType="end"/>
            </w:r>
          </w:p>
        </w:tc>
        <w:tc>
          <w:tcPr>
            <w:tcW w:w="1185" w:type="dxa"/>
          </w:tcPr>
          <w:p w14:paraId="1CD8AA34"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3F06478F"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6EF41B67"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09" w:type="dxa"/>
          </w:tcPr>
          <w:p w14:paraId="25CC322F"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25AE00FA"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62" w:type="dxa"/>
          </w:tcPr>
          <w:p w14:paraId="1F6850BD"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7FEE14EF"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r w:rsidR="00A44589" w:rsidRPr="00233765" w14:paraId="2906D6EF" w14:textId="77777777" w:rsidTr="00A44589">
        <w:trPr>
          <w:trHeight w:val="367"/>
          <w:jc w:val="center"/>
        </w:trPr>
        <w:tc>
          <w:tcPr>
            <w:tcW w:w="1604" w:type="dxa"/>
          </w:tcPr>
          <w:p w14:paraId="0538BEDC" w14:textId="77777777" w:rsidR="00A44589" w:rsidRPr="00233765" w:rsidRDefault="00A44589" w:rsidP="00581F6E">
            <w:pPr>
              <w:numPr>
                <w:ilvl w:val="0"/>
                <w:numId w:val="8"/>
              </w:numPr>
              <w:contextualSpacing/>
              <w:jc w:val="both"/>
              <w:rPr>
                <w:rFonts w:asciiTheme="majorBidi" w:hAnsiTheme="majorBidi" w:cstheme="majorBidi"/>
                <w:b/>
                <w:bCs/>
                <w:sz w:val="20"/>
                <w:szCs w:val="20"/>
              </w:rPr>
            </w:pPr>
            <w:r w:rsidRPr="00233765">
              <w:rPr>
                <w:rFonts w:asciiTheme="majorBidi" w:hAnsiTheme="majorBidi" w:cstheme="majorBidi"/>
                <w:b/>
                <w:bCs/>
                <w:sz w:val="20"/>
                <w:szCs w:val="20"/>
              </w:rPr>
              <w:t xml:space="preserve">Usta et al. (2025) </w:t>
            </w:r>
            <w:r w:rsidRPr="00233765">
              <w:rPr>
                <w:rFonts w:asciiTheme="majorBidi" w:hAnsiTheme="majorBidi" w:cstheme="majorBidi"/>
                <w:b/>
                <w:bCs/>
                <w:sz w:val="20"/>
                <w:szCs w:val="20"/>
              </w:rPr>
              <w:fldChar w:fldCharType="begin">
                <w:fldData xml:space="preserve">PEVuZE5vdGU+PENpdGU+PEF1dGhvcj5Vc3RhPC9BdXRob3I+PFllYXI+MjAyNTwvWWVhcj48UmVj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</w:fldData>
              </w:fldChar>
            </w:r>
            <w:r w:rsidRPr="00233765">
              <w:rPr>
                <w:rFonts w:asciiTheme="majorBidi" w:hAnsiTheme="majorBidi" w:cstheme="majorBidi"/>
                <w:b/>
                <w:bCs/>
                <w:sz w:val="20"/>
                <w:szCs w:val="20"/>
              </w:rPr>
              <w:instrText xml:space="preserve"> ADDIN EN.CITE </w:instrText>
            </w:r>
            <w:r w:rsidRPr="00233765">
              <w:rPr>
                <w:rFonts w:asciiTheme="majorBidi" w:hAnsiTheme="majorBidi" w:cstheme="majorBidi"/>
                <w:b/>
                <w:bCs/>
                <w:sz w:val="20"/>
                <w:szCs w:val="20"/>
              </w:rPr>
              <w:fldChar w:fldCharType="begin">
                <w:fldData xml:space="preserve">PEVuZE5vdGU+PENpdGU+PEF1dGhvcj5Vc3RhPC9BdXRob3I+PFllYXI+MjAyNTwvWWVhcj48UmVj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</w:fldData>
              </w:fldChar>
            </w:r>
            <w:r w:rsidRPr="00233765">
              <w:rPr>
                <w:rFonts w:asciiTheme="majorBidi" w:hAnsiTheme="majorBidi" w:cstheme="majorBidi"/>
                <w:b/>
                <w:bCs/>
                <w:sz w:val="20"/>
                <w:szCs w:val="20"/>
              </w:rPr>
              <w:instrText xml:space="preserve"> ADDIN EN.CITE.DATA </w:instrText>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end"/>
            </w:r>
            <w:r w:rsidRPr="00233765">
              <w:rPr>
                <w:rFonts w:asciiTheme="majorBidi" w:hAnsiTheme="majorBidi" w:cstheme="majorBidi"/>
                <w:b/>
                <w:bCs/>
                <w:sz w:val="20"/>
                <w:szCs w:val="20"/>
              </w:rPr>
            </w:r>
            <w:r w:rsidRPr="00233765">
              <w:rPr>
                <w:rFonts w:asciiTheme="majorBidi" w:hAnsiTheme="majorBidi" w:cstheme="majorBidi"/>
                <w:b/>
                <w:bCs/>
                <w:sz w:val="20"/>
                <w:szCs w:val="20"/>
              </w:rPr>
              <w:fldChar w:fldCharType="separate"/>
            </w:r>
            <w:r w:rsidRPr="00233765">
              <w:rPr>
                <w:rFonts w:asciiTheme="majorBidi" w:hAnsiTheme="majorBidi" w:cstheme="majorBidi"/>
                <w:b/>
                <w:bCs/>
                <w:noProof/>
                <w:sz w:val="20"/>
                <w:szCs w:val="20"/>
                <w:vertAlign w:val="superscript"/>
              </w:rPr>
              <w:t>62</w:t>
            </w:r>
            <w:r w:rsidRPr="00233765">
              <w:rPr>
                <w:rFonts w:asciiTheme="majorBidi" w:hAnsiTheme="majorBidi" w:cstheme="majorBidi"/>
                <w:b/>
                <w:bCs/>
                <w:sz w:val="20"/>
                <w:szCs w:val="20"/>
              </w:rPr>
              <w:fldChar w:fldCharType="end"/>
            </w:r>
          </w:p>
        </w:tc>
        <w:tc>
          <w:tcPr>
            <w:tcW w:w="1185" w:type="dxa"/>
          </w:tcPr>
          <w:p w14:paraId="6CFEB405"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600" w:type="dxa"/>
          </w:tcPr>
          <w:p w14:paraId="024D0334" w14:textId="77777777" w:rsidR="00A44589" w:rsidRPr="00233765" w:rsidRDefault="00A44589" w:rsidP="00581F6E">
            <w:pPr>
              <w:contextualSpacing/>
              <w:jc w:val="center"/>
              <w:rPr>
                <w:rFonts w:asciiTheme="majorBidi" w:hAnsiTheme="majorBidi" w:cstheme="majorBidi"/>
                <w:sz w:val="20"/>
                <w:szCs w:val="20"/>
              </w:rPr>
            </w:pPr>
            <w:r w:rsidRPr="00233765">
              <w:rPr>
                <w:rFonts w:asciiTheme="majorBidi" w:hAnsiTheme="majorBidi" w:cstheme="majorBidi"/>
                <w:sz w:val="20"/>
                <w:szCs w:val="20"/>
              </w:rPr>
              <w:t>Yes</w:t>
            </w:r>
          </w:p>
        </w:tc>
        <w:tc>
          <w:tcPr>
            <w:tcW w:w="1977" w:type="dxa"/>
          </w:tcPr>
          <w:p w14:paraId="5F809E35"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09" w:type="dxa"/>
          </w:tcPr>
          <w:p w14:paraId="6442398F"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1336" w:type="dxa"/>
          </w:tcPr>
          <w:p w14:paraId="5BA71FC7"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Unclear</w:t>
            </w:r>
          </w:p>
        </w:tc>
        <w:tc>
          <w:tcPr>
            <w:tcW w:w="862" w:type="dxa"/>
          </w:tcPr>
          <w:p w14:paraId="357B06A9"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c>
          <w:tcPr>
            <w:tcW w:w="1031" w:type="dxa"/>
          </w:tcPr>
          <w:p w14:paraId="4BBB546A" w14:textId="77777777" w:rsidR="00A44589" w:rsidRPr="00233765" w:rsidRDefault="00A44589" w:rsidP="00581F6E">
            <w:pPr>
              <w:contextualSpacing/>
              <w:jc w:val="center"/>
              <w:rPr>
                <w:rFonts w:asciiTheme="majorBidi" w:hAnsiTheme="majorBidi" w:cstheme="majorBidi"/>
                <w:b/>
                <w:bCs/>
                <w:sz w:val="20"/>
                <w:szCs w:val="20"/>
              </w:rPr>
            </w:pPr>
            <w:r w:rsidRPr="00233765">
              <w:rPr>
                <w:rFonts w:asciiTheme="majorBidi" w:hAnsiTheme="majorBidi" w:cstheme="majorBidi"/>
                <w:sz w:val="20"/>
                <w:szCs w:val="20"/>
              </w:rPr>
              <w:t>Yes</w:t>
            </w:r>
          </w:p>
        </w:tc>
      </w:tr>
    </w:tbl>
    <w:p w14:paraId="06706179" w14:textId="77777777" w:rsidR="00D8035E" w:rsidRDefault="00D8035E" w:rsidP="00D8035E">
      <w:pPr>
        <w:spacing w:line="360" w:lineRule="auto"/>
        <w:rPr>
          <w:rFonts w:ascii="Times New Roman" w:eastAsia="Calibri" w:hAnsi="Times New Roman" w:cs="Times New Roman"/>
          <w:color w:val="000000" w:themeColor="text1"/>
          <w:sz w:val="24"/>
          <w:szCs w:val="24"/>
        </w:rPr>
      </w:pPr>
    </w:p>
    <w:p w14:paraId="68DB7D64"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3C9FD79B"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579428A3"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7FD65D09"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146C7A54"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5825E013"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13990FD7"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3BBB531A"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08DA331D"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0FF42C48"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10D531DA" w14:textId="77777777" w:rsidR="00DE237C" w:rsidRDefault="00DE237C" w:rsidP="00D8035E">
      <w:pPr>
        <w:spacing w:line="360" w:lineRule="auto"/>
        <w:rPr>
          <w:rFonts w:ascii="Times New Roman" w:eastAsia="Calibri" w:hAnsi="Times New Roman" w:cs="Times New Roman"/>
          <w:color w:val="000000" w:themeColor="text1"/>
          <w:sz w:val="24"/>
          <w:szCs w:val="24"/>
        </w:rPr>
      </w:pPr>
    </w:p>
    <w:p w14:paraId="62263728" w14:textId="77777777" w:rsidR="00DE237C" w:rsidRPr="00233765" w:rsidRDefault="00DE237C" w:rsidP="00D8035E">
      <w:pPr>
        <w:spacing w:line="360" w:lineRule="auto"/>
        <w:rPr>
          <w:rFonts w:ascii="Times New Roman" w:eastAsia="Calibri" w:hAnsi="Times New Roman" w:cs="Times New Roman"/>
          <w:color w:val="000000" w:themeColor="text1"/>
          <w:sz w:val="24"/>
          <w:szCs w:val="24"/>
        </w:rPr>
      </w:pPr>
    </w:p>
    <w:p w14:paraId="62811AB1" w14:textId="5BDA4E97" w:rsidR="003C17FC" w:rsidRDefault="00C9565B" w:rsidP="0046664F">
      <w:pPr>
        <w:spacing w:line="360" w:lineRule="auto"/>
        <w:rPr>
          <w:rFonts w:ascii="Times New Roman" w:eastAsia="Calibri" w:hAnsi="Times New Roman" w:cs="Times New Roman"/>
          <w:color w:val="000000" w:themeColor="text1"/>
          <w:kern w:val="0"/>
          <w:sz w:val="24"/>
          <w:szCs w:val="24"/>
          <w:lang w:bidi="ar-IQ"/>
          <w14:ligatures w14:val="none"/>
        </w:rPr>
      </w:pPr>
      <w:r>
        <w:rPr>
          <w:noProof/>
        </w:rPr>
        <w:lastRenderedPageBreak/>
        <w:drawing>
          <wp:inline distT="0" distB="0" distL="0" distR="0" wp14:anchorId="244C9F43" wp14:editId="1B723368">
            <wp:extent cx="5486400" cy="3211830"/>
            <wp:effectExtent l="0" t="0" r="0" b="7620"/>
            <wp:docPr id="981085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3211830"/>
                    </a:xfrm>
                    <a:prstGeom prst="rect">
                      <a:avLst/>
                    </a:prstGeom>
                    <a:noFill/>
                    <a:ln>
                      <a:noFill/>
                    </a:ln>
                  </pic:spPr>
                </pic:pic>
              </a:graphicData>
            </a:graphic>
          </wp:inline>
        </w:drawing>
      </w:r>
    </w:p>
    <w:p w14:paraId="69F6BCAD" w14:textId="77777777" w:rsidR="00C9565B" w:rsidRDefault="00C9565B" w:rsidP="00C9565B">
      <w:pPr>
        <w:spacing w:line="360" w:lineRule="auto"/>
        <w:jc w:val="center"/>
        <w:rPr>
          <w:rFonts w:ascii="Times New Roman" w:eastAsia="Calibri" w:hAnsi="Times New Roman" w:cs="Times New Roman"/>
          <w:color w:val="000000" w:themeColor="text1"/>
          <w:kern w:val="0"/>
          <w:sz w:val="24"/>
          <w:szCs w:val="24"/>
          <w:lang w:bidi="ar-IQ"/>
          <w14:ligatures w14:val="none"/>
        </w:rPr>
      </w:pPr>
      <w:r w:rsidRPr="00233765">
        <w:rPr>
          <w:rFonts w:ascii="Times New Roman" w:eastAsia="Calibri" w:hAnsi="Times New Roman" w:cs="Times New Roman"/>
          <w:b/>
          <w:bCs/>
          <w:color w:val="000000" w:themeColor="text1"/>
          <w:kern w:val="0"/>
          <w:sz w:val="24"/>
          <w:szCs w:val="24"/>
          <w:lang w:bidi="ar-IQ"/>
          <w14:ligatures w14:val="none"/>
        </w:rPr>
        <w:t xml:space="preserve">Supplementary Fig S1. </w:t>
      </w:r>
      <w:r w:rsidRPr="00233765">
        <w:rPr>
          <w:rFonts w:ascii="Times New Roman" w:eastAsia="Calibri" w:hAnsi="Times New Roman" w:cs="Times New Roman"/>
          <w:color w:val="000000" w:themeColor="text1"/>
          <w:kern w:val="0"/>
          <w:sz w:val="24"/>
          <w:szCs w:val="24"/>
          <w:lang w:bidi="ar-IQ"/>
          <w14:ligatures w14:val="none"/>
        </w:rPr>
        <w:t>PubMed/MEDLINE search results screenshot.</w:t>
      </w:r>
    </w:p>
    <w:p w14:paraId="5AB649A2" w14:textId="5BAD734A" w:rsidR="00C9565B" w:rsidRPr="00233765" w:rsidRDefault="00C9565B" w:rsidP="00C9565B">
      <w:pPr>
        <w:spacing w:line="360" w:lineRule="auto"/>
        <w:jc w:val="center"/>
        <w:rPr>
          <w:rFonts w:ascii="Times New Roman" w:eastAsia="Calibri" w:hAnsi="Times New Roman" w:cs="Times New Roman"/>
          <w:color w:val="000000" w:themeColor="text1"/>
          <w:kern w:val="0"/>
          <w:sz w:val="24"/>
          <w:szCs w:val="24"/>
          <w:lang w:bidi="ar-IQ"/>
          <w14:ligatures w14:val="none"/>
        </w:rPr>
      </w:pPr>
      <w:r>
        <w:rPr>
          <w:noProof/>
        </w:rPr>
        <w:drawing>
          <wp:inline distT="0" distB="0" distL="0" distR="0" wp14:anchorId="3FBE50AD" wp14:editId="70B99ABD">
            <wp:extent cx="5486400" cy="3420110"/>
            <wp:effectExtent l="0" t="0" r="0" b="8890"/>
            <wp:docPr id="13146416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420110"/>
                    </a:xfrm>
                    <a:prstGeom prst="rect">
                      <a:avLst/>
                    </a:prstGeom>
                    <a:noFill/>
                    <a:ln>
                      <a:noFill/>
                    </a:ln>
                  </pic:spPr>
                </pic:pic>
              </a:graphicData>
            </a:graphic>
          </wp:inline>
        </w:drawing>
      </w:r>
    </w:p>
    <w:p w14:paraId="3BF80653" w14:textId="72E88FC6" w:rsidR="00C9565B" w:rsidRDefault="00C9565B" w:rsidP="00C9565B">
      <w:pPr>
        <w:spacing w:line="360" w:lineRule="auto"/>
        <w:jc w:val="center"/>
        <w:rPr>
          <w:rFonts w:ascii="Times New Roman" w:eastAsia="Calibri" w:hAnsi="Times New Roman" w:cs="Times New Roman"/>
          <w:color w:val="000000" w:themeColor="text1"/>
          <w:kern w:val="0"/>
          <w:sz w:val="24"/>
          <w:szCs w:val="24"/>
          <w:lang w:bidi="ar-IQ"/>
          <w14:ligatures w14:val="none"/>
        </w:rPr>
      </w:pPr>
      <w:r w:rsidRPr="00233765">
        <w:rPr>
          <w:rFonts w:ascii="Times New Roman" w:eastAsia="Calibri" w:hAnsi="Times New Roman" w:cs="Times New Roman"/>
          <w:b/>
          <w:bCs/>
          <w:color w:val="000000" w:themeColor="text1"/>
          <w:kern w:val="0"/>
          <w:sz w:val="24"/>
          <w:szCs w:val="24"/>
          <w:lang w:bidi="ar-IQ"/>
          <w14:ligatures w14:val="none"/>
        </w:rPr>
        <w:t xml:space="preserve">Supplementary Fig S2. </w:t>
      </w:r>
      <w:r w:rsidRPr="00233765">
        <w:rPr>
          <w:rFonts w:ascii="Times New Roman" w:eastAsia="Calibri" w:hAnsi="Times New Roman" w:cs="Times New Roman"/>
          <w:color w:val="000000" w:themeColor="text1"/>
          <w:kern w:val="0"/>
          <w:sz w:val="24"/>
          <w:szCs w:val="24"/>
          <w:lang w:bidi="ar-IQ"/>
          <w14:ligatures w14:val="none"/>
        </w:rPr>
        <w:t>ScienceDirect search results screenshot</w:t>
      </w:r>
      <w:r w:rsidR="00DE237C">
        <w:rPr>
          <w:rFonts w:ascii="Times New Roman" w:eastAsia="Calibri" w:hAnsi="Times New Roman" w:cs="Times New Roman"/>
          <w:color w:val="000000" w:themeColor="text1"/>
          <w:kern w:val="0"/>
          <w:sz w:val="24"/>
          <w:szCs w:val="24"/>
          <w:lang w:bidi="ar-IQ"/>
          <w14:ligatures w14:val="none"/>
        </w:rPr>
        <w:t>.</w:t>
      </w:r>
    </w:p>
    <w:p w14:paraId="7B317F22" w14:textId="77777777" w:rsidR="00C9565B" w:rsidRDefault="00C9565B" w:rsidP="00C9565B">
      <w:pPr>
        <w:spacing w:line="360" w:lineRule="auto"/>
        <w:jc w:val="center"/>
        <w:rPr>
          <w:rFonts w:ascii="Times New Roman" w:eastAsia="Calibri" w:hAnsi="Times New Roman" w:cs="Times New Roman"/>
          <w:color w:val="000000" w:themeColor="text1"/>
          <w:kern w:val="0"/>
          <w:sz w:val="24"/>
          <w:szCs w:val="24"/>
          <w:lang w:bidi="ar-IQ"/>
          <w14:ligatures w14:val="none"/>
        </w:rPr>
      </w:pPr>
    </w:p>
    <w:p w14:paraId="2360A54E" w14:textId="6A3BDCE4" w:rsidR="00C9565B" w:rsidRDefault="00C9565B" w:rsidP="00C9565B">
      <w:pPr>
        <w:spacing w:line="360" w:lineRule="auto"/>
        <w:jc w:val="center"/>
        <w:rPr>
          <w:rFonts w:ascii="Times New Roman" w:eastAsia="Calibri" w:hAnsi="Times New Roman" w:cs="Times New Roman"/>
          <w:color w:val="000000" w:themeColor="text1"/>
          <w:kern w:val="0"/>
          <w:sz w:val="24"/>
          <w:szCs w:val="24"/>
          <w:lang w:bidi="ar-IQ"/>
          <w14:ligatures w14:val="none"/>
        </w:rPr>
      </w:pPr>
      <w:r>
        <w:rPr>
          <w:noProof/>
        </w:rPr>
        <w:lastRenderedPageBreak/>
        <w:drawing>
          <wp:inline distT="0" distB="0" distL="0" distR="0" wp14:anchorId="5CD4ABCA" wp14:editId="08925453">
            <wp:extent cx="5486400" cy="2950845"/>
            <wp:effectExtent l="0" t="0" r="0" b="1905"/>
            <wp:docPr id="14019407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2950845"/>
                    </a:xfrm>
                    <a:prstGeom prst="rect">
                      <a:avLst/>
                    </a:prstGeom>
                    <a:noFill/>
                    <a:ln>
                      <a:noFill/>
                    </a:ln>
                  </pic:spPr>
                </pic:pic>
              </a:graphicData>
            </a:graphic>
          </wp:inline>
        </w:drawing>
      </w:r>
    </w:p>
    <w:p w14:paraId="077BB97F" w14:textId="77777777" w:rsidR="00C9565B" w:rsidRPr="00233765" w:rsidRDefault="00C9565B" w:rsidP="00C9565B">
      <w:pPr>
        <w:spacing w:line="360" w:lineRule="auto"/>
        <w:jc w:val="center"/>
        <w:rPr>
          <w:rFonts w:ascii="Times New Roman" w:eastAsia="Calibri" w:hAnsi="Times New Roman" w:cs="Times New Roman"/>
          <w:color w:val="000000" w:themeColor="text1"/>
          <w:kern w:val="0"/>
          <w:sz w:val="24"/>
          <w:szCs w:val="24"/>
          <w:lang w:bidi="ar-IQ"/>
          <w14:ligatures w14:val="none"/>
        </w:rPr>
      </w:pPr>
      <w:r w:rsidRPr="00233765">
        <w:rPr>
          <w:rFonts w:ascii="Times New Roman" w:eastAsia="Calibri" w:hAnsi="Times New Roman" w:cs="Times New Roman"/>
          <w:b/>
          <w:bCs/>
          <w:color w:val="000000" w:themeColor="text1"/>
          <w:kern w:val="0"/>
          <w:sz w:val="24"/>
          <w:szCs w:val="24"/>
          <w:lang w:bidi="ar-IQ"/>
          <w14:ligatures w14:val="none"/>
        </w:rPr>
        <w:t>Supplementary Fig S3.</w:t>
      </w:r>
      <w:r w:rsidRPr="00233765">
        <w:rPr>
          <w:rFonts w:ascii="Times New Roman" w:eastAsia="Calibri" w:hAnsi="Times New Roman" w:cs="Times New Roman"/>
          <w:color w:val="000000" w:themeColor="text1"/>
          <w:kern w:val="0"/>
          <w:sz w:val="24"/>
          <w:szCs w:val="24"/>
          <w:lang w:bidi="ar-IQ"/>
          <w14:ligatures w14:val="none"/>
        </w:rPr>
        <w:t xml:space="preserve"> EndNote duplicate-removal screenshot.</w:t>
      </w:r>
    </w:p>
    <w:p w14:paraId="5F942641" w14:textId="77777777" w:rsidR="00C9565B" w:rsidRDefault="00C9565B" w:rsidP="0046664F">
      <w:pPr>
        <w:spacing w:line="360" w:lineRule="auto"/>
        <w:rPr>
          <w:rFonts w:ascii="Times New Roman" w:eastAsia="Calibri" w:hAnsi="Times New Roman" w:cs="Times New Roman"/>
          <w:color w:val="000000" w:themeColor="text1"/>
          <w:kern w:val="0"/>
          <w:sz w:val="24"/>
          <w:szCs w:val="24"/>
          <w:lang w:bidi="ar-IQ"/>
          <w14:ligatures w14:val="none"/>
        </w:rPr>
      </w:pPr>
    </w:p>
    <w:p w14:paraId="6B431BE7" w14:textId="77777777" w:rsidR="00C9565B" w:rsidRPr="00233765" w:rsidRDefault="00C9565B" w:rsidP="0046664F">
      <w:pPr>
        <w:spacing w:line="360" w:lineRule="auto"/>
        <w:rPr>
          <w:rFonts w:ascii="Times New Roman" w:eastAsia="Calibri" w:hAnsi="Times New Roman" w:cs="Times New Roman"/>
          <w:color w:val="000000" w:themeColor="text1"/>
          <w:kern w:val="0"/>
          <w:sz w:val="24"/>
          <w:szCs w:val="24"/>
          <w:lang w:bidi="ar-IQ"/>
          <w14:ligatures w14:val="none"/>
        </w:rPr>
      </w:pPr>
    </w:p>
    <w:p w14:paraId="5E5D7EAE" w14:textId="77777777" w:rsidR="003C17FC" w:rsidRPr="00233765" w:rsidRDefault="003C17FC" w:rsidP="0046664F">
      <w:pPr>
        <w:spacing w:line="360" w:lineRule="auto"/>
        <w:rPr>
          <w:rFonts w:ascii="Times New Roman" w:eastAsia="Calibri" w:hAnsi="Times New Roman" w:cs="Times New Roman"/>
          <w:color w:val="000000" w:themeColor="text1"/>
          <w:kern w:val="0"/>
          <w:sz w:val="24"/>
          <w:szCs w:val="24"/>
          <w:lang w:bidi="ar-IQ"/>
          <w14:ligatures w14:val="none"/>
        </w:rPr>
      </w:pPr>
    </w:p>
    <w:p w14:paraId="7F908B4A" w14:textId="77777777" w:rsidR="000D0518" w:rsidRPr="00233765" w:rsidRDefault="000D0518" w:rsidP="000D0518">
      <w:pPr>
        <w:spacing w:line="360" w:lineRule="auto"/>
        <w:rPr>
          <w:rFonts w:ascii="Times New Roman" w:eastAsia="Calibri" w:hAnsi="Times New Roman" w:cs="Times New Roman"/>
          <w:b/>
          <w:bCs/>
          <w:color w:val="000000" w:themeColor="text1"/>
          <w:kern w:val="0"/>
          <w:sz w:val="24"/>
          <w:szCs w:val="24"/>
          <w14:ligatures w14:val="none"/>
        </w:rPr>
      </w:pPr>
      <w:r w:rsidRPr="00233765">
        <w:rPr>
          <w:rFonts w:ascii="Times New Roman" w:eastAsia="Calibri" w:hAnsi="Times New Roman" w:cs="Times New Roman"/>
          <w:b/>
          <w:bCs/>
          <w:color w:val="000000" w:themeColor="text1"/>
          <w:kern w:val="0"/>
          <w:sz w:val="24"/>
          <w:szCs w:val="24"/>
          <w14:ligatures w14:val="none"/>
        </w:rPr>
        <w:t>Figure legends:</w:t>
      </w:r>
    </w:p>
    <w:p w14:paraId="2B9036CD" w14:textId="5BF871D9" w:rsidR="00765612" w:rsidRPr="00233765" w:rsidRDefault="00765612" w:rsidP="000D0518">
      <w:pPr>
        <w:spacing w:line="360" w:lineRule="auto"/>
        <w:jc w:val="left"/>
        <w:rPr>
          <w:rFonts w:ascii="Times New Roman" w:eastAsia="Calibri" w:hAnsi="Times New Roman" w:cs="Times New Roman"/>
          <w:b/>
          <w:bCs/>
          <w:color w:val="000000" w:themeColor="text1"/>
          <w:kern w:val="0"/>
          <w:sz w:val="24"/>
          <w:szCs w:val="24"/>
          <w:lang w:bidi="ar-IQ"/>
          <w14:ligatures w14:val="none"/>
        </w:rPr>
      </w:pPr>
      <w:r w:rsidRPr="00233765">
        <w:rPr>
          <w:rFonts w:ascii="Times New Roman" w:eastAsia="Calibri" w:hAnsi="Times New Roman" w:cs="Times New Roman"/>
          <w:b/>
          <w:bCs/>
          <w:color w:val="000000" w:themeColor="text1"/>
          <w:kern w:val="0"/>
          <w:sz w:val="24"/>
          <w:szCs w:val="24"/>
          <w:lang w:bidi="ar-IQ"/>
          <w14:ligatures w14:val="none"/>
        </w:rPr>
        <w:t xml:space="preserve">Supplementary Table S1. </w:t>
      </w:r>
      <w:r w:rsidRPr="00233765">
        <w:rPr>
          <w:rFonts w:ascii="Times New Roman" w:eastAsia="Calibri" w:hAnsi="Times New Roman" w:cs="Times New Roman"/>
          <w:color w:val="000000" w:themeColor="text1"/>
          <w:kern w:val="0"/>
          <w:sz w:val="24"/>
          <w:szCs w:val="24"/>
          <w:lang w:bidi="ar-IQ"/>
          <w14:ligatures w14:val="none"/>
        </w:rPr>
        <w:t>Full search strategies and database-specific filters used in this review.</w:t>
      </w:r>
    </w:p>
    <w:p w14:paraId="4F2BEEBE" w14:textId="77777777" w:rsidR="00F233E0" w:rsidRPr="00233765" w:rsidRDefault="00F233E0" w:rsidP="00F233E0">
      <w:pPr>
        <w:spacing w:line="360" w:lineRule="auto"/>
        <w:rPr>
          <w:rFonts w:ascii="Times New Roman" w:eastAsia="Calibri" w:hAnsi="Times New Roman" w:cs="Times New Roman"/>
          <w:b/>
          <w:bCs/>
          <w:color w:val="000000" w:themeColor="text1"/>
          <w:kern w:val="0"/>
          <w:sz w:val="24"/>
          <w:szCs w:val="24"/>
          <w:lang w:bidi="ar-IQ"/>
          <w14:ligatures w14:val="none"/>
        </w:rPr>
      </w:pPr>
      <w:r w:rsidRPr="00233765">
        <w:rPr>
          <w:rFonts w:ascii="Times New Roman" w:eastAsia="Calibri" w:hAnsi="Times New Roman" w:cs="Times New Roman"/>
          <w:b/>
          <w:bCs/>
          <w:color w:val="000000" w:themeColor="text1"/>
          <w:kern w:val="0"/>
          <w:sz w:val="24"/>
          <w:szCs w:val="24"/>
          <w:lang w:bidi="ar-IQ"/>
          <w14:ligatures w14:val="none"/>
        </w:rPr>
        <w:t xml:space="preserve">Supplementary Table S2. </w:t>
      </w:r>
      <w:r w:rsidRPr="00233765">
        <w:rPr>
          <w:rFonts w:ascii="Times New Roman" w:eastAsia="Calibri" w:hAnsi="Times New Roman" w:cs="Times New Roman"/>
          <w:color w:val="000000" w:themeColor="text1"/>
          <w:kern w:val="0"/>
          <w:sz w:val="24"/>
          <w:szCs w:val="24"/>
          <w:lang w:bidi="ar-IQ"/>
          <w14:ligatures w14:val="none"/>
        </w:rPr>
        <w:t>Primary reasons for exclusion of full-text studies after eligibility assessment.</w:t>
      </w:r>
    </w:p>
    <w:p w14:paraId="47C0E0CB" w14:textId="77BE00A7" w:rsidR="00765612" w:rsidRPr="00233765" w:rsidRDefault="00765612" w:rsidP="000D0518">
      <w:pPr>
        <w:spacing w:line="360" w:lineRule="auto"/>
        <w:jc w:val="left"/>
        <w:rPr>
          <w:rFonts w:ascii="Times New Roman" w:eastAsia="Calibri" w:hAnsi="Times New Roman" w:cs="Times New Roman"/>
          <w:b/>
          <w:bCs/>
          <w:color w:val="000000" w:themeColor="text1"/>
          <w:kern w:val="0"/>
          <w:sz w:val="24"/>
          <w:szCs w:val="24"/>
          <w:lang w:bidi="ar-IQ"/>
          <w14:ligatures w14:val="none"/>
        </w:rPr>
      </w:pPr>
      <w:r w:rsidRPr="00233765">
        <w:rPr>
          <w:rFonts w:ascii="Times New Roman" w:eastAsia="Calibri" w:hAnsi="Times New Roman" w:cs="Times New Roman"/>
          <w:b/>
          <w:bCs/>
          <w:color w:val="000000" w:themeColor="text1"/>
          <w:kern w:val="0"/>
          <w:sz w:val="24"/>
          <w:szCs w:val="24"/>
          <w:lang w:bidi="ar-IQ"/>
          <w14:ligatures w14:val="none"/>
        </w:rPr>
        <w:t xml:space="preserve">Supplementary Table S3. </w:t>
      </w:r>
      <w:r w:rsidRPr="00233765">
        <w:rPr>
          <w:rFonts w:ascii="Times New Roman" w:eastAsia="Calibri" w:hAnsi="Times New Roman" w:cs="Times New Roman"/>
          <w:color w:val="000000" w:themeColor="text1"/>
          <w:kern w:val="0"/>
          <w:sz w:val="24"/>
          <w:szCs w:val="24"/>
          <w:lang w:bidi="ar-IQ"/>
          <w14:ligatures w14:val="none"/>
        </w:rPr>
        <w:t xml:space="preserve">Study-level assessment of methodological quality domains in the included </w:t>
      </w:r>
      <w:proofErr w:type="spellStart"/>
      <w:r w:rsidRPr="00233765">
        <w:rPr>
          <w:rFonts w:ascii="Times New Roman" w:eastAsia="Calibri" w:hAnsi="Times New Roman" w:cs="Times New Roman"/>
          <w:color w:val="000000" w:themeColor="text1"/>
          <w:kern w:val="0"/>
          <w:sz w:val="24"/>
          <w:szCs w:val="24"/>
          <w:lang w:bidi="ar-IQ"/>
          <w14:ligatures w14:val="none"/>
        </w:rPr>
        <w:t>studies.ity</w:t>
      </w:r>
      <w:proofErr w:type="spellEnd"/>
      <w:r w:rsidRPr="00233765">
        <w:rPr>
          <w:rFonts w:ascii="Times New Roman" w:eastAsia="Calibri" w:hAnsi="Times New Roman" w:cs="Times New Roman"/>
          <w:color w:val="000000" w:themeColor="text1"/>
          <w:kern w:val="0"/>
          <w:sz w:val="24"/>
          <w:szCs w:val="24"/>
          <w:lang w:bidi="ar-IQ"/>
          <w14:ligatures w14:val="none"/>
        </w:rPr>
        <w:t xml:space="preserve"> assessment.</w:t>
      </w:r>
    </w:p>
    <w:p w14:paraId="673C94E2" w14:textId="5CB875E8" w:rsidR="000D0518" w:rsidRPr="00233765" w:rsidRDefault="000D0518" w:rsidP="000D0518">
      <w:pPr>
        <w:spacing w:line="360" w:lineRule="auto"/>
        <w:jc w:val="left"/>
        <w:rPr>
          <w:rFonts w:ascii="Times New Roman" w:eastAsia="Calibri" w:hAnsi="Times New Roman" w:cs="Times New Roman"/>
          <w:color w:val="000000" w:themeColor="text1"/>
          <w:kern w:val="0"/>
          <w:sz w:val="24"/>
          <w:szCs w:val="24"/>
          <w:lang w:bidi="ar-IQ"/>
          <w14:ligatures w14:val="none"/>
        </w:rPr>
      </w:pPr>
      <w:r w:rsidRPr="00233765">
        <w:rPr>
          <w:rFonts w:ascii="Times New Roman" w:eastAsia="Calibri" w:hAnsi="Times New Roman" w:cs="Times New Roman"/>
          <w:b/>
          <w:bCs/>
          <w:color w:val="000000" w:themeColor="text1"/>
          <w:kern w:val="0"/>
          <w:sz w:val="24"/>
          <w:szCs w:val="24"/>
          <w:lang w:bidi="ar-IQ"/>
          <w14:ligatures w14:val="none"/>
        </w:rPr>
        <w:t xml:space="preserve">Supplementary Fig S1. </w:t>
      </w:r>
      <w:r w:rsidRPr="00233765">
        <w:rPr>
          <w:rFonts w:ascii="Times New Roman" w:eastAsia="Calibri" w:hAnsi="Times New Roman" w:cs="Times New Roman"/>
          <w:color w:val="000000" w:themeColor="text1"/>
          <w:kern w:val="0"/>
          <w:sz w:val="24"/>
          <w:szCs w:val="24"/>
          <w:lang w:bidi="ar-IQ"/>
          <w14:ligatures w14:val="none"/>
        </w:rPr>
        <w:t>PubMed/MEDLINE search results screenshot.</w:t>
      </w:r>
    </w:p>
    <w:p w14:paraId="1A289DD0" w14:textId="77777777" w:rsidR="000D0518" w:rsidRPr="00233765" w:rsidRDefault="000D0518" w:rsidP="000D0518">
      <w:pPr>
        <w:spacing w:line="360" w:lineRule="auto"/>
        <w:jc w:val="left"/>
        <w:rPr>
          <w:rFonts w:ascii="Times New Roman" w:eastAsia="Calibri" w:hAnsi="Times New Roman" w:cs="Times New Roman"/>
          <w:color w:val="000000" w:themeColor="text1"/>
          <w:kern w:val="0"/>
          <w:sz w:val="24"/>
          <w:szCs w:val="24"/>
          <w:lang w:bidi="ar-IQ"/>
          <w14:ligatures w14:val="none"/>
        </w:rPr>
      </w:pPr>
      <w:r w:rsidRPr="00233765">
        <w:rPr>
          <w:rFonts w:ascii="Times New Roman" w:eastAsia="Calibri" w:hAnsi="Times New Roman" w:cs="Times New Roman"/>
          <w:b/>
          <w:bCs/>
          <w:color w:val="000000" w:themeColor="text1"/>
          <w:kern w:val="0"/>
          <w:sz w:val="24"/>
          <w:szCs w:val="24"/>
          <w:lang w:bidi="ar-IQ"/>
          <w14:ligatures w14:val="none"/>
        </w:rPr>
        <w:t xml:space="preserve">Supplementary Fig S2. </w:t>
      </w:r>
      <w:r w:rsidRPr="00233765">
        <w:rPr>
          <w:rFonts w:ascii="Times New Roman" w:eastAsia="Calibri" w:hAnsi="Times New Roman" w:cs="Times New Roman"/>
          <w:color w:val="000000" w:themeColor="text1"/>
          <w:kern w:val="0"/>
          <w:sz w:val="24"/>
          <w:szCs w:val="24"/>
          <w:lang w:bidi="ar-IQ"/>
          <w14:ligatures w14:val="none"/>
        </w:rPr>
        <w:t>ScienceDirect search results screenshot.</w:t>
      </w:r>
    </w:p>
    <w:p w14:paraId="233AE3C5" w14:textId="77777777" w:rsidR="000D0518" w:rsidRPr="00233765" w:rsidRDefault="000D0518" w:rsidP="000D0518">
      <w:pPr>
        <w:spacing w:line="360" w:lineRule="auto"/>
        <w:jc w:val="left"/>
        <w:rPr>
          <w:rFonts w:ascii="Times New Roman" w:eastAsia="Calibri" w:hAnsi="Times New Roman" w:cs="Times New Roman"/>
          <w:color w:val="000000" w:themeColor="text1"/>
          <w:kern w:val="0"/>
          <w:sz w:val="24"/>
          <w:szCs w:val="24"/>
          <w:lang w:bidi="ar-IQ"/>
          <w14:ligatures w14:val="none"/>
        </w:rPr>
      </w:pPr>
      <w:r w:rsidRPr="00233765">
        <w:rPr>
          <w:rFonts w:ascii="Times New Roman" w:eastAsia="Calibri" w:hAnsi="Times New Roman" w:cs="Times New Roman"/>
          <w:b/>
          <w:bCs/>
          <w:color w:val="000000" w:themeColor="text1"/>
          <w:kern w:val="0"/>
          <w:sz w:val="24"/>
          <w:szCs w:val="24"/>
          <w:lang w:bidi="ar-IQ"/>
          <w14:ligatures w14:val="none"/>
        </w:rPr>
        <w:t>Supplementary Fig S3.</w:t>
      </w:r>
      <w:r w:rsidRPr="00233765">
        <w:rPr>
          <w:rFonts w:ascii="Times New Roman" w:eastAsia="Calibri" w:hAnsi="Times New Roman" w:cs="Times New Roman"/>
          <w:color w:val="000000" w:themeColor="text1"/>
          <w:kern w:val="0"/>
          <w:sz w:val="24"/>
          <w:szCs w:val="24"/>
          <w:lang w:bidi="ar-IQ"/>
          <w14:ligatures w14:val="none"/>
        </w:rPr>
        <w:t xml:space="preserve"> EndNote duplicate-removal screenshot.</w:t>
      </w:r>
    </w:p>
    <w:sectPr w:rsidR="000D0518" w:rsidRPr="00233765" w:rsidSect="00840ACC">
      <w:footerReference w:type="default" r:id="rId11"/>
      <w:pgSz w:w="12240" w:h="15840"/>
      <w:pgMar w:top="1440" w:right="1800" w:bottom="1440" w:left="180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70CAFD" w14:textId="77777777" w:rsidR="00154CF2" w:rsidRDefault="00154CF2" w:rsidP="00A168FF">
      <w:pPr>
        <w:spacing w:line="240" w:lineRule="auto"/>
      </w:pPr>
      <w:r>
        <w:separator/>
      </w:r>
    </w:p>
  </w:endnote>
  <w:endnote w:type="continuationSeparator" w:id="0">
    <w:p w14:paraId="51F09C7C" w14:textId="77777777" w:rsidR="00154CF2" w:rsidRDefault="00154CF2" w:rsidP="00A168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0091229"/>
      <w:docPartObj>
        <w:docPartGallery w:val="Page Numbers (Bottom of Page)"/>
        <w:docPartUnique/>
      </w:docPartObj>
    </w:sdtPr>
    <w:sdtEndPr>
      <w:rPr>
        <w:noProof/>
      </w:rPr>
    </w:sdtEndPr>
    <w:sdtContent>
      <w:p w14:paraId="3959533B" w14:textId="0E63213B" w:rsidR="00072EB1" w:rsidRDefault="00072E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26255E" w14:textId="77777777" w:rsidR="00072EB1" w:rsidRDefault="00072E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39B0EE" w14:textId="77777777" w:rsidR="00154CF2" w:rsidRDefault="00154CF2" w:rsidP="00A168FF">
      <w:pPr>
        <w:spacing w:line="240" w:lineRule="auto"/>
      </w:pPr>
      <w:r>
        <w:separator/>
      </w:r>
    </w:p>
  </w:footnote>
  <w:footnote w:type="continuationSeparator" w:id="0">
    <w:p w14:paraId="5E8F9015" w14:textId="77777777" w:rsidR="00154CF2" w:rsidRDefault="00154CF2" w:rsidP="00A168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85090"/>
    <w:multiLevelType w:val="multilevel"/>
    <w:tmpl w:val="DBFCD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A06CE8"/>
    <w:multiLevelType w:val="multilevel"/>
    <w:tmpl w:val="B426C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607059"/>
    <w:multiLevelType w:val="hybridMultilevel"/>
    <w:tmpl w:val="AD9483CA"/>
    <w:lvl w:ilvl="0" w:tplc="8298AACC">
      <w:start w:val="1"/>
      <w:numFmt w:val="decimal"/>
      <w:lvlText w:val="%1)"/>
      <w:lvlJc w:val="left"/>
      <w:pPr>
        <w:ind w:left="360" w:hanging="360"/>
      </w:pPr>
      <w:rPr>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39A525B3"/>
    <w:multiLevelType w:val="multilevel"/>
    <w:tmpl w:val="FCDAF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54677E"/>
    <w:multiLevelType w:val="multilevel"/>
    <w:tmpl w:val="37C60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1A43EA9"/>
    <w:multiLevelType w:val="multilevel"/>
    <w:tmpl w:val="3416A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0C529D"/>
    <w:multiLevelType w:val="hybridMultilevel"/>
    <w:tmpl w:val="3EEAE620"/>
    <w:lvl w:ilvl="0" w:tplc="8298AACC">
      <w:start w:val="1"/>
      <w:numFmt w:val="decimal"/>
      <w:lvlText w:val="%1)"/>
      <w:lvlJc w:val="left"/>
      <w:pPr>
        <w:ind w:left="360" w:hanging="360"/>
      </w:pPr>
      <w:rPr>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89F3EB6"/>
    <w:multiLevelType w:val="multilevel"/>
    <w:tmpl w:val="31E6A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37094437">
    <w:abstractNumId w:val="5"/>
  </w:num>
  <w:num w:numId="2" w16cid:durableId="619846188">
    <w:abstractNumId w:val="7"/>
  </w:num>
  <w:num w:numId="3" w16cid:durableId="1204057136">
    <w:abstractNumId w:val="4"/>
  </w:num>
  <w:num w:numId="4" w16cid:durableId="1349210595">
    <w:abstractNumId w:val="1"/>
  </w:num>
  <w:num w:numId="5" w16cid:durableId="1090540479">
    <w:abstractNumId w:val="3"/>
  </w:num>
  <w:num w:numId="6" w16cid:durableId="1308389843">
    <w:abstractNumId w:val="0"/>
  </w:num>
  <w:num w:numId="7" w16cid:durableId="1189182462">
    <w:abstractNumId w:val="2"/>
  </w:num>
  <w:num w:numId="8" w16cid:durableId="1308316619">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YxNjI3MTazMLU0MjFQ0lEKTi0uzszPAykwNDCrBQDhmw1qLgAAAA=="/>
    <w:docVar w:name="EN.InstantFormat" w:val="&lt;ENInstantFormat&gt;&lt;Enabled&gt;1&lt;/Enabled&gt;&lt;ScanUnformatted&gt;1&lt;/ScanUnformatted&gt;&lt;ScanChanges&gt;1&lt;/ScanChanges&gt;&lt;Suspended&gt;0&lt;/Suspended&gt;&lt;/ENInstantFormat&gt;"/>
    <w:docVar w:name="EN.Layout" w:val="&lt;ENLayout&gt;&lt;Style&gt;AIDS and Behavi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fvp02z8svd5ae99wu59r0ud5td2swwsfpf&quot;&gt;Review&lt;record-ids&gt;&lt;item&gt;1&lt;/item&gt;&lt;item&gt;2&lt;/item&gt;&lt;item&gt;3&lt;/item&gt;&lt;item&gt;4&lt;/item&gt;&lt;item&gt;5&lt;/item&gt;&lt;item&gt;8&lt;/item&gt;&lt;item&gt;9&lt;/item&gt;&lt;item&gt;11&lt;/item&gt;&lt;item&gt;13&lt;/item&gt;&lt;item&gt;14&lt;/item&gt;&lt;item&gt;15&lt;/item&gt;&lt;item&gt;16&lt;/item&gt;&lt;item&gt;17&lt;/item&gt;&lt;item&gt;18&lt;/item&gt;&lt;item&gt;19&lt;/item&gt;&lt;item&gt;20&lt;/item&gt;&lt;item&gt;21&lt;/item&gt;&lt;item&gt;24&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4&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record-ids&gt;&lt;/item&gt;&lt;/Libraries&gt;"/>
  </w:docVars>
  <w:rsids>
    <w:rsidRoot w:val="00C60D9F"/>
    <w:rsid w:val="00000B8D"/>
    <w:rsid w:val="00001B2A"/>
    <w:rsid w:val="0000314B"/>
    <w:rsid w:val="00004F64"/>
    <w:rsid w:val="000107BB"/>
    <w:rsid w:val="000107DE"/>
    <w:rsid w:val="000126E5"/>
    <w:rsid w:val="000129C9"/>
    <w:rsid w:val="00013A16"/>
    <w:rsid w:val="00014319"/>
    <w:rsid w:val="000161FE"/>
    <w:rsid w:val="000162CE"/>
    <w:rsid w:val="00017162"/>
    <w:rsid w:val="00020107"/>
    <w:rsid w:val="0002093B"/>
    <w:rsid w:val="0002228A"/>
    <w:rsid w:val="000224C8"/>
    <w:rsid w:val="000225A5"/>
    <w:rsid w:val="0002314C"/>
    <w:rsid w:val="0002594C"/>
    <w:rsid w:val="00030F1D"/>
    <w:rsid w:val="00031229"/>
    <w:rsid w:val="00033AB7"/>
    <w:rsid w:val="00035782"/>
    <w:rsid w:val="000360FA"/>
    <w:rsid w:val="00041809"/>
    <w:rsid w:val="0004231F"/>
    <w:rsid w:val="00043510"/>
    <w:rsid w:val="000466CF"/>
    <w:rsid w:val="0004706E"/>
    <w:rsid w:val="0004731B"/>
    <w:rsid w:val="00047604"/>
    <w:rsid w:val="00050104"/>
    <w:rsid w:val="000506ED"/>
    <w:rsid w:val="0005090D"/>
    <w:rsid w:val="00053FB6"/>
    <w:rsid w:val="00054B2F"/>
    <w:rsid w:val="00054C27"/>
    <w:rsid w:val="0005599D"/>
    <w:rsid w:val="000566C8"/>
    <w:rsid w:val="00061333"/>
    <w:rsid w:val="00064CB1"/>
    <w:rsid w:val="00066018"/>
    <w:rsid w:val="00066BD3"/>
    <w:rsid w:val="00067C6E"/>
    <w:rsid w:val="000711D0"/>
    <w:rsid w:val="00072EB1"/>
    <w:rsid w:val="0007491E"/>
    <w:rsid w:val="0007492B"/>
    <w:rsid w:val="00075CB8"/>
    <w:rsid w:val="000769C6"/>
    <w:rsid w:val="0007756C"/>
    <w:rsid w:val="0008024C"/>
    <w:rsid w:val="00082B86"/>
    <w:rsid w:val="00083793"/>
    <w:rsid w:val="00084413"/>
    <w:rsid w:val="00085AB7"/>
    <w:rsid w:val="00086368"/>
    <w:rsid w:val="00086FF1"/>
    <w:rsid w:val="00094610"/>
    <w:rsid w:val="000954A2"/>
    <w:rsid w:val="00095ACE"/>
    <w:rsid w:val="00096387"/>
    <w:rsid w:val="000979E3"/>
    <w:rsid w:val="000A0F78"/>
    <w:rsid w:val="000A379E"/>
    <w:rsid w:val="000A4AA3"/>
    <w:rsid w:val="000A4DE6"/>
    <w:rsid w:val="000A58C2"/>
    <w:rsid w:val="000A649A"/>
    <w:rsid w:val="000A67EB"/>
    <w:rsid w:val="000A6E21"/>
    <w:rsid w:val="000A6F32"/>
    <w:rsid w:val="000A798E"/>
    <w:rsid w:val="000B0AAA"/>
    <w:rsid w:val="000B1BB8"/>
    <w:rsid w:val="000B1BEE"/>
    <w:rsid w:val="000B20AB"/>
    <w:rsid w:val="000B2AF6"/>
    <w:rsid w:val="000B33AA"/>
    <w:rsid w:val="000B3843"/>
    <w:rsid w:val="000B3AF6"/>
    <w:rsid w:val="000B5895"/>
    <w:rsid w:val="000B5B53"/>
    <w:rsid w:val="000B665E"/>
    <w:rsid w:val="000B68AB"/>
    <w:rsid w:val="000C1203"/>
    <w:rsid w:val="000C152E"/>
    <w:rsid w:val="000C1B34"/>
    <w:rsid w:val="000C2A01"/>
    <w:rsid w:val="000C57CD"/>
    <w:rsid w:val="000C7920"/>
    <w:rsid w:val="000D0518"/>
    <w:rsid w:val="000D0AD7"/>
    <w:rsid w:val="000D0C55"/>
    <w:rsid w:val="000D0D53"/>
    <w:rsid w:val="000D0FCE"/>
    <w:rsid w:val="000D121F"/>
    <w:rsid w:val="000D1ED4"/>
    <w:rsid w:val="000D2BE2"/>
    <w:rsid w:val="000D34F7"/>
    <w:rsid w:val="000D4880"/>
    <w:rsid w:val="000D7FE9"/>
    <w:rsid w:val="000E4321"/>
    <w:rsid w:val="000E6A27"/>
    <w:rsid w:val="000E6B9F"/>
    <w:rsid w:val="000F213C"/>
    <w:rsid w:val="000F3AAC"/>
    <w:rsid w:val="000F5F49"/>
    <w:rsid w:val="000F66E7"/>
    <w:rsid w:val="00100E98"/>
    <w:rsid w:val="0010272E"/>
    <w:rsid w:val="00103024"/>
    <w:rsid w:val="00103410"/>
    <w:rsid w:val="00103910"/>
    <w:rsid w:val="00104687"/>
    <w:rsid w:val="0011030F"/>
    <w:rsid w:val="00112531"/>
    <w:rsid w:val="00112990"/>
    <w:rsid w:val="00112C15"/>
    <w:rsid w:val="0011334B"/>
    <w:rsid w:val="0011433D"/>
    <w:rsid w:val="00115AD7"/>
    <w:rsid w:val="00116978"/>
    <w:rsid w:val="001175DA"/>
    <w:rsid w:val="00117E95"/>
    <w:rsid w:val="0012070B"/>
    <w:rsid w:val="00121CCF"/>
    <w:rsid w:val="00122222"/>
    <w:rsid w:val="00123DAB"/>
    <w:rsid w:val="00126890"/>
    <w:rsid w:val="00130411"/>
    <w:rsid w:val="00131EF0"/>
    <w:rsid w:val="001323E8"/>
    <w:rsid w:val="00132626"/>
    <w:rsid w:val="00132B78"/>
    <w:rsid w:val="0013449C"/>
    <w:rsid w:val="001433C9"/>
    <w:rsid w:val="00145D4C"/>
    <w:rsid w:val="00147495"/>
    <w:rsid w:val="00152C69"/>
    <w:rsid w:val="0015325E"/>
    <w:rsid w:val="0015329F"/>
    <w:rsid w:val="0015413C"/>
    <w:rsid w:val="00154CF2"/>
    <w:rsid w:val="001552EC"/>
    <w:rsid w:val="001563C7"/>
    <w:rsid w:val="00157C2F"/>
    <w:rsid w:val="00160617"/>
    <w:rsid w:val="00163245"/>
    <w:rsid w:val="00163AA4"/>
    <w:rsid w:val="001677C1"/>
    <w:rsid w:val="00170728"/>
    <w:rsid w:val="00170D3B"/>
    <w:rsid w:val="00172F86"/>
    <w:rsid w:val="00173087"/>
    <w:rsid w:val="00174696"/>
    <w:rsid w:val="0017471B"/>
    <w:rsid w:val="00176889"/>
    <w:rsid w:val="001808BE"/>
    <w:rsid w:val="001816D2"/>
    <w:rsid w:val="00181712"/>
    <w:rsid w:val="00182B0D"/>
    <w:rsid w:val="00182E6A"/>
    <w:rsid w:val="00183164"/>
    <w:rsid w:val="0018429B"/>
    <w:rsid w:val="00185C0F"/>
    <w:rsid w:val="00187CD9"/>
    <w:rsid w:val="00190BCA"/>
    <w:rsid w:val="00192280"/>
    <w:rsid w:val="0019274A"/>
    <w:rsid w:val="001935E0"/>
    <w:rsid w:val="00193830"/>
    <w:rsid w:val="00194B2B"/>
    <w:rsid w:val="0019617C"/>
    <w:rsid w:val="001961CF"/>
    <w:rsid w:val="0019635C"/>
    <w:rsid w:val="00197277"/>
    <w:rsid w:val="001A15F5"/>
    <w:rsid w:val="001A20C6"/>
    <w:rsid w:val="001A3432"/>
    <w:rsid w:val="001A4300"/>
    <w:rsid w:val="001A6527"/>
    <w:rsid w:val="001A6D5D"/>
    <w:rsid w:val="001A798F"/>
    <w:rsid w:val="001A7F52"/>
    <w:rsid w:val="001B0709"/>
    <w:rsid w:val="001B07C4"/>
    <w:rsid w:val="001B1226"/>
    <w:rsid w:val="001B1E5C"/>
    <w:rsid w:val="001B2FD3"/>
    <w:rsid w:val="001B330A"/>
    <w:rsid w:val="001B65FC"/>
    <w:rsid w:val="001C154A"/>
    <w:rsid w:val="001C23FF"/>
    <w:rsid w:val="001C371E"/>
    <w:rsid w:val="001C4E12"/>
    <w:rsid w:val="001C4F21"/>
    <w:rsid w:val="001C6498"/>
    <w:rsid w:val="001D0595"/>
    <w:rsid w:val="001D0D16"/>
    <w:rsid w:val="001D0D4C"/>
    <w:rsid w:val="001D148C"/>
    <w:rsid w:val="001D153F"/>
    <w:rsid w:val="001D2BF5"/>
    <w:rsid w:val="001D3342"/>
    <w:rsid w:val="001D3414"/>
    <w:rsid w:val="001D3D20"/>
    <w:rsid w:val="001D3D5E"/>
    <w:rsid w:val="001E1365"/>
    <w:rsid w:val="001E1710"/>
    <w:rsid w:val="001E181F"/>
    <w:rsid w:val="001E4D28"/>
    <w:rsid w:val="001E56D9"/>
    <w:rsid w:val="001E7364"/>
    <w:rsid w:val="001E74E1"/>
    <w:rsid w:val="001E7A54"/>
    <w:rsid w:val="001F1B84"/>
    <w:rsid w:val="001F2169"/>
    <w:rsid w:val="001F2828"/>
    <w:rsid w:val="001F30B5"/>
    <w:rsid w:val="001F3287"/>
    <w:rsid w:val="001F3ADB"/>
    <w:rsid w:val="001F5623"/>
    <w:rsid w:val="001F6667"/>
    <w:rsid w:val="00201079"/>
    <w:rsid w:val="00202324"/>
    <w:rsid w:val="0020510C"/>
    <w:rsid w:val="00207462"/>
    <w:rsid w:val="00210486"/>
    <w:rsid w:val="00213273"/>
    <w:rsid w:val="00213338"/>
    <w:rsid w:val="00215C66"/>
    <w:rsid w:val="0021670E"/>
    <w:rsid w:val="00217064"/>
    <w:rsid w:val="00217ADD"/>
    <w:rsid w:val="0022053D"/>
    <w:rsid w:val="002225E1"/>
    <w:rsid w:val="00222C45"/>
    <w:rsid w:val="00224705"/>
    <w:rsid w:val="00224FD2"/>
    <w:rsid w:val="00230FD3"/>
    <w:rsid w:val="00231939"/>
    <w:rsid w:val="00231B3D"/>
    <w:rsid w:val="00233765"/>
    <w:rsid w:val="00233B79"/>
    <w:rsid w:val="002345C5"/>
    <w:rsid w:val="00234D81"/>
    <w:rsid w:val="00237B9A"/>
    <w:rsid w:val="00240CB5"/>
    <w:rsid w:val="002436B2"/>
    <w:rsid w:val="0024483C"/>
    <w:rsid w:val="002466C9"/>
    <w:rsid w:val="00251B09"/>
    <w:rsid w:val="00251B5F"/>
    <w:rsid w:val="00252A2A"/>
    <w:rsid w:val="00253433"/>
    <w:rsid w:val="00255239"/>
    <w:rsid w:val="002553F2"/>
    <w:rsid w:val="00255659"/>
    <w:rsid w:val="002560C6"/>
    <w:rsid w:val="00256C10"/>
    <w:rsid w:val="002624C3"/>
    <w:rsid w:val="00265F5F"/>
    <w:rsid w:val="00267FB7"/>
    <w:rsid w:val="002730AA"/>
    <w:rsid w:val="00273CA7"/>
    <w:rsid w:val="00276AEA"/>
    <w:rsid w:val="0027776E"/>
    <w:rsid w:val="00277920"/>
    <w:rsid w:val="00280102"/>
    <w:rsid w:val="0028072C"/>
    <w:rsid w:val="00280FE9"/>
    <w:rsid w:val="00281876"/>
    <w:rsid w:val="0028344D"/>
    <w:rsid w:val="002834F4"/>
    <w:rsid w:val="002848E2"/>
    <w:rsid w:val="00284D7E"/>
    <w:rsid w:val="002867E5"/>
    <w:rsid w:val="00286ABF"/>
    <w:rsid w:val="002902FB"/>
    <w:rsid w:val="00290FB2"/>
    <w:rsid w:val="0029141C"/>
    <w:rsid w:val="0029391F"/>
    <w:rsid w:val="00294050"/>
    <w:rsid w:val="002A052E"/>
    <w:rsid w:val="002A068F"/>
    <w:rsid w:val="002A175D"/>
    <w:rsid w:val="002A343A"/>
    <w:rsid w:val="002A4A2B"/>
    <w:rsid w:val="002B049C"/>
    <w:rsid w:val="002B2320"/>
    <w:rsid w:val="002B27A7"/>
    <w:rsid w:val="002B2DA1"/>
    <w:rsid w:val="002B38C8"/>
    <w:rsid w:val="002B4506"/>
    <w:rsid w:val="002B68EE"/>
    <w:rsid w:val="002B72BF"/>
    <w:rsid w:val="002C0A03"/>
    <w:rsid w:val="002C1F1D"/>
    <w:rsid w:val="002C20ED"/>
    <w:rsid w:val="002C218C"/>
    <w:rsid w:val="002C2620"/>
    <w:rsid w:val="002C3B9C"/>
    <w:rsid w:val="002C42BA"/>
    <w:rsid w:val="002C4E0A"/>
    <w:rsid w:val="002C6DA2"/>
    <w:rsid w:val="002C712B"/>
    <w:rsid w:val="002C7512"/>
    <w:rsid w:val="002D2B2B"/>
    <w:rsid w:val="002D2B3D"/>
    <w:rsid w:val="002D35D4"/>
    <w:rsid w:val="002D63BE"/>
    <w:rsid w:val="002D7135"/>
    <w:rsid w:val="002E0222"/>
    <w:rsid w:val="002E1174"/>
    <w:rsid w:val="002E34ED"/>
    <w:rsid w:val="002E3B6C"/>
    <w:rsid w:val="002E4A96"/>
    <w:rsid w:val="002E4CC2"/>
    <w:rsid w:val="002E5425"/>
    <w:rsid w:val="002F027E"/>
    <w:rsid w:val="002F143F"/>
    <w:rsid w:val="002F6177"/>
    <w:rsid w:val="003007B1"/>
    <w:rsid w:val="00301C75"/>
    <w:rsid w:val="00301E39"/>
    <w:rsid w:val="00303D12"/>
    <w:rsid w:val="003043BC"/>
    <w:rsid w:val="00305104"/>
    <w:rsid w:val="00306651"/>
    <w:rsid w:val="00310722"/>
    <w:rsid w:val="0031175A"/>
    <w:rsid w:val="00311BC6"/>
    <w:rsid w:val="00315342"/>
    <w:rsid w:val="00317790"/>
    <w:rsid w:val="0032044B"/>
    <w:rsid w:val="0032411A"/>
    <w:rsid w:val="00324987"/>
    <w:rsid w:val="00327206"/>
    <w:rsid w:val="0033144D"/>
    <w:rsid w:val="00333943"/>
    <w:rsid w:val="003349E9"/>
    <w:rsid w:val="00335958"/>
    <w:rsid w:val="00341F4D"/>
    <w:rsid w:val="003420E0"/>
    <w:rsid w:val="00342BA7"/>
    <w:rsid w:val="0034315F"/>
    <w:rsid w:val="00345274"/>
    <w:rsid w:val="00345532"/>
    <w:rsid w:val="00351A78"/>
    <w:rsid w:val="003529F9"/>
    <w:rsid w:val="00352E7F"/>
    <w:rsid w:val="003550BE"/>
    <w:rsid w:val="003552E8"/>
    <w:rsid w:val="003566A7"/>
    <w:rsid w:val="00360BA1"/>
    <w:rsid w:val="0036183D"/>
    <w:rsid w:val="00364055"/>
    <w:rsid w:val="00365ED0"/>
    <w:rsid w:val="00366394"/>
    <w:rsid w:val="00366772"/>
    <w:rsid w:val="00366E60"/>
    <w:rsid w:val="00367528"/>
    <w:rsid w:val="003709D5"/>
    <w:rsid w:val="0037189C"/>
    <w:rsid w:val="00374D5E"/>
    <w:rsid w:val="00376021"/>
    <w:rsid w:val="0037695C"/>
    <w:rsid w:val="0038161D"/>
    <w:rsid w:val="00381934"/>
    <w:rsid w:val="00381C4F"/>
    <w:rsid w:val="00382BEA"/>
    <w:rsid w:val="00383B9B"/>
    <w:rsid w:val="003846E2"/>
    <w:rsid w:val="003849AB"/>
    <w:rsid w:val="00386280"/>
    <w:rsid w:val="003900B3"/>
    <w:rsid w:val="003914D5"/>
    <w:rsid w:val="003943BD"/>
    <w:rsid w:val="0039599F"/>
    <w:rsid w:val="00396013"/>
    <w:rsid w:val="00396147"/>
    <w:rsid w:val="003A077E"/>
    <w:rsid w:val="003A4913"/>
    <w:rsid w:val="003A624F"/>
    <w:rsid w:val="003A7179"/>
    <w:rsid w:val="003B38BB"/>
    <w:rsid w:val="003B409F"/>
    <w:rsid w:val="003B4CDC"/>
    <w:rsid w:val="003B727C"/>
    <w:rsid w:val="003B72E8"/>
    <w:rsid w:val="003B7F27"/>
    <w:rsid w:val="003C0A4F"/>
    <w:rsid w:val="003C0D4F"/>
    <w:rsid w:val="003C17FC"/>
    <w:rsid w:val="003C2B26"/>
    <w:rsid w:val="003C2BE5"/>
    <w:rsid w:val="003C3BE4"/>
    <w:rsid w:val="003C762D"/>
    <w:rsid w:val="003D33ED"/>
    <w:rsid w:val="003D34CB"/>
    <w:rsid w:val="003D390F"/>
    <w:rsid w:val="003D6913"/>
    <w:rsid w:val="003E16F9"/>
    <w:rsid w:val="003E26DA"/>
    <w:rsid w:val="003E3476"/>
    <w:rsid w:val="003E3813"/>
    <w:rsid w:val="003E488C"/>
    <w:rsid w:val="003E4F5F"/>
    <w:rsid w:val="003E5CE3"/>
    <w:rsid w:val="003E6563"/>
    <w:rsid w:val="003E6E88"/>
    <w:rsid w:val="003E7432"/>
    <w:rsid w:val="003E7FB0"/>
    <w:rsid w:val="003F0532"/>
    <w:rsid w:val="003F066A"/>
    <w:rsid w:val="003F18A4"/>
    <w:rsid w:val="003F5050"/>
    <w:rsid w:val="003F5E30"/>
    <w:rsid w:val="00400635"/>
    <w:rsid w:val="00401335"/>
    <w:rsid w:val="00401CFB"/>
    <w:rsid w:val="0040387A"/>
    <w:rsid w:val="00404331"/>
    <w:rsid w:val="00410642"/>
    <w:rsid w:val="00410E95"/>
    <w:rsid w:val="00412DF8"/>
    <w:rsid w:val="0041358E"/>
    <w:rsid w:val="004147CC"/>
    <w:rsid w:val="00414DB5"/>
    <w:rsid w:val="00415495"/>
    <w:rsid w:val="004158F4"/>
    <w:rsid w:val="00415AFD"/>
    <w:rsid w:val="00415B45"/>
    <w:rsid w:val="00417F8A"/>
    <w:rsid w:val="004213FF"/>
    <w:rsid w:val="00421641"/>
    <w:rsid w:val="0042223D"/>
    <w:rsid w:val="00422856"/>
    <w:rsid w:val="00425B56"/>
    <w:rsid w:val="00426CDB"/>
    <w:rsid w:val="00426FBB"/>
    <w:rsid w:val="00430795"/>
    <w:rsid w:val="00431142"/>
    <w:rsid w:val="00433170"/>
    <w:rsid w:val="0043354A"/>
    <w:rsid w:val="00436634"/>
    <w:rsid w:val="004366AA"/>
    <w:rsid w:val="004374B8"/>
    <w:rsid w:val="00440B48"/>
    <w:rsid w:val="00444599"/>
    <w:rsid w:val="00444DFD"/>
    <w:rsid w:val="00447A33"/>
    <w:rsid w:val="00450FB5"/>
    <w:rsid w:val="004525CC"/>
    <w:rsid w:val="0045268E"/>
    <w:rsid w:val="004527E2"/>
    <w:rsid w:val="00452EDF"/>
    <w:rsid w:val="00453B84"/>
    <w:rsid w:val="004544E4"/>
    <w:rsid w:val="004557F6"/>
    <w:rsid w:val="00456A03"/>
    <w:rsid w:val="0045703E"/>
    <w:rsid w:val="0045708B"/>
    <w:rsid w:val="004604E0"/>
    <w:rsid w:val="0046133A"/>
    <w:rsid w:val="00461617"/>
    <w:rsid w:val="00461B77"/>
    <w:rsid w:val="00462EE7"/>
    <w:rsid w:val="0046429F"/>
    <w:rsid w:val="0046664F"/>
    <w:rsid w:val="00466F67"/>
    <w:rsid w:val="0046721E"/>
    <w:rsid w:val="00470DAE"/>
    <w:rsid w:val="00472B6E"/>
    <w:rsid w:val="00472CEB"/>
    <w:rsid w:val="00473124"/>
    <w:rsid w:val="0047317E"/>
    <w:rsid w:val="0047338A"/>
    <w:rsid w:val="00474600"/>
    <w:rsid w:val="00474E90"/>
    <w:rsid w:val="0047658F"/>
    <w:rsid w:val="00476F4E"/>
    <w:rsid w:val="00477414"/>
    <w:rsid w:val="004778A8"/>
    <w:rsid w:val="00477A1A"/>
    <w:rsid w:val="00480128"/>
    <w:rsid w:val="00482D8A"/>
    <w:rsid w:val="00485213"/>
    <w:rsid w:val="0048528C"/>
    <w:rsid w:val="004855D4"/>
    <w:rsid w:val="004861FE"/>
    <w:rsid w:val="00487192"/>
    <w:rsid w:val="00492302"/>
    <w:rsid w:val="00492F73"/>
    <w:rsid w:val="00493128"/>
    <w:rsid w:val="004948AC"/>
    <w:rsid w:val="00494AF4"/>
    <w:rsid w:val="00496B78"/>
    <w:rsid w:val="00496C14"/>
    <w:rsid w:val="00496D0F"/>
    <w:rsid w:val="00496F27"/>
    <w:rsid w:val="004970D4"/>
    <w:rsid w:val="004A191E"/>
    <w:rsid w:val="004A47CD"/>
    <w:rsid w:val="004A4878"/>
    <w:rsid w:val="004A559D"/>
    <w:rsid w:val="004A5838"/>
    <w:rsid w:val="004A6BAA"/>
    <w:rsid w:val="004A7644"/>
    <w:rsid w:val="004A7829"/>
    <w:rsid w:val="004A7D44"/>
    <w:rsid w:val="004B42C5"/>
    <w:rsid w:val="004B4797"/>
    <w:rsid w:val="004B5541"/>
    <w:rsid w:val="004B65E5"/>
    <w:rsid w:val="004B6ADC"/>
    <w:rsid w:val="004B7118"/>
    <w:rsid w:val="004C0A56"/>
    <w:rsid w:val="004C134B"/>
    <w:rsid w:val="004C1E09"/>
    <w:rsid w:val="004C36DE"/>
    <w:rsid w:val="004C476B"/>
    <w:rsid w:val="004C5700"/>
    <w:rsid w:val="004C5942"/>
    <w:rsid w:val="004C7943"/>
    <w:rsid w:val="004C7F53"/>
    <w:rsid w:val="004D10AA"/>
    <w:rsid w:val="004D158F"/>
    <w:rsid w:val="004D2221"/>
    <w:rsid w:val="004D227E"/>
    <w:rsid w:val="004D2522"/>
    <w:rsid w:val="004D2A2F"/>
    <w:rsid w:val="004D34B0"/>
    <w:rsid w:val="004D3C3D"/>
    <w:rsid w:val="004D47E4"/>
    <w:rsid w:val="004D4EDE"/>
    <w:rsid w:val="004D5CBD"/>
    <w:rsid w:val="004D6882"/>
    <w:rsid w:val="004D6F5C"/>
    <w:rsid w:val="004D7A5D"/>
    <w:rsid w:val="004E0B9B"/>
    <w:rsid w:val="004E388A"/>
    <w:rsid w:val="004E48AD"/>
    <w:rsid w:val="004E5151"/>
    <w:rsid w:val="004E6049"/>
    <w:rsid w:val="004E6C10"/>
    <w:rsid w:val="004E7C9F"/>
    <w:rsid w:val="004F02AD"/>
    <w:rsid w:val="004F1208"/>
    <w:rsid w:val="004F1B4E"/>
    <w:rsid w:val="004F1F91"/>
    <w:rsid w:val="004F2FBC"/>
    <w:rsid w:val="004F4FED"/>
    <w:rsid w:val="004F6F44"/>
    <w:rsid w:val="004F73FE"/>
    <w:rsid w:val="004F7B7F"/>
    <w:rsid w:val="005026B0"/>
    <w:rsid w:val="00502743"/>
    <w:rsid w:val="005032B9"/>
    <w:rsid w:val="00504E0B"/>
    <w:rsid w:val="00505A4D"/>
    <w:rsid w:val="00505C8B"/>
    <w:rsid w:val="00505E5A"/>
    <w:rsid w:val="0050672A"/>
    <w:rsid w:val="00506856"/>
    <w:rsid w:val="00506A47"/>
    <w:rsid w:val="00507652"/>
    <w:rsid w:val="00507893"/>
    <w:rsid w:val="005105D2"/>
    <w:rsid w:val="005109C6"/>
    <w:rsid w:val="00510C1A"/>
    <w:rsid w:val="00512987"/>
    <w:rsid w:val="00514698"/>
    <w:rsid w:val="00516079"/>
    <w:rsid w:val="0051679A"/>
    <w:rsid w:val="00516D97"/>
    <w:rsid w:val="005200AF"/>
    <w:rsid w:val="00522B18"/>
    <w:rsid w:val="005247F9"/>
    <w:rsid w:val="00524A40"/>
    <w:rsid w:val="00526502"/>
    <w:rsid w:val="00526D7A"/>
    <w:rsid w:val="00526F4D"/>
    <w:rsid w:val="005271FC"/>
    <w:rsid w:val="00527EB0"/>
    <w:rsid w:val="00530B51"/>
    <w:rsid w:val="005323A4"/>
    <w:rsid w:val="00533B65"/>
    <w:rsid w:val="00533EB9"/>
    <w:rsid w:val="00534355"/>
    <w:rsid w:val="00534E9B"/>
    <w:rsid w:val="00536BDC"/>
    <w:rsid w:val="005370FB"/>
    <w:rsid w:val="00540985"/>
    <w:rsid w:val="00541539"/>
    <w:rsid w:val="00541672"/>
    <w:rsid w:val="00541B62"/>
    <w:rsid w:val="00542AD4"/>
    <w:rsid w:val="005431F8"/>
    <w:rsid w:val="00543968"/>
    <w:rsid w:val="0055040A"/>
    <w:rsid w:val="00551C3B"/>
    <w:rsid w:val="00552093"/>
    <w:rsid w:val="00552B21"/>
    <w:rsid w:val="00552E53"/>
    <w:rsid w:val="005530A2"/>
    <w:rsid w:val="00557BA4"/>
    <w:rsid w:val="005605ED"/>
    <w:rsid w:val="00562CC1"/>
    <w:rsid w:val="00565ACB"/>
    <w:rsid w:val="005662D7"/>
    <w:rsid w:val="00567380"/>
    <w:rsid w:val="0057078C"/>
    <w:rsid w:val="0057081A"/>
    <w:rsid w:val="005719CE"/>
    <w:rsid w:val="00571C95"/>
    <w:rsid w:val="005722F5"/>
    <w:rsid w:val="00572958"/>
    <w:rsid w:val="00573427"/>
    <w:rsid w:val="005749CA"/>
    <w:rsid w:val="00574E38"/>
    <w:rsid w:val="00575F98"/>
    <w:rsid w:val="00577FB8"/>
    <w:rsid w:val="005808C0"/>
    <w:rsid w:val="005825FF"/>
    <w:rsid w:val="00582D86"/>
    <w:rsid w:val="00583DDF"/>
    <w:rsid w:val="005852E5"/>
    <w:rsid w:val="00585750"/>
    <w:rsid w:val="00587763"/>
    <w:rsid w:val="005901EF"/>
    <w:rsid w:val="00591C0D"/>
    <w:rsid w:val="00594111"/>
    <w:rsid w:val="00594420"/>
    <w:rsid w:val="00594DE7"/>
    <w:rsid w:val="00595CC7"/>
    <w:rsid w:val="00596570"/>
    <w:rsid w:val="0059720E"/>
    <w:rsid w:val="005A0A22"/>
    <w:rsid w:val="005A0A2E"/>
    <w:rsid w:val="005A1C01"/>
    <w:rsid w:val="005A3812"/>
    <w:rsid w:val="005A3B06"/>
    <w:rsid w:val="005A48A8"/>
    <w:rsid w:val="005B13BB"/>
    <w:rsid w:val="005B1E44"/>
    <w:rsid w:val="005B2759"/>
    <w:rsid w:val="005B322E"/>
    <w:rsid w:val="005B3563"/>
    <w:rsid w:val="005C06CE"/>
    <w:rsid w:val="005C0939"/>
    <w:rsid w:val="005C26E2"/>
    <w:rsid w:val="005C3C65"/>
    <w:rsid w:val="005C7DB2"/>
    <w:rsid w:val="005D0AD2"/>
    <w:rsid w:val="005D0D2E"/>
    <w:rsid w:val="005D2AB4"/>
    <w:rsid w:val="005D51E1"/>
    <w:rsid w:val="005D5EE1"/>
    <w:rsid w:val="005D76FE"/>
    <w:rsid w:val="005E4635"/>
    <w:rsid w:val="005E592E"/>
    <w:rsid w:val="005F0115"/>
    <w:rsid w:val="005F15E3"/>
    <w:rsid w:val="005F2259"/>
    <w:rsid w:val="005F2408"/>
    <w:rsid w:val="005F245F"/>
    <w:rsid w:val="005F3499"/>
    <w:rsid w:val="005F3B08"/>
    <w:rsid w:val="005F61D5"/>
    <w:rsid w:val="005F6D0B"/>
    <w:rsid w:val="0060031C"/>
    <w:rsid w:val="0060394F"/>
    <w:rsid w:val="00604C54"/>
    <w:rsid w:val="00604E4F"/>
    <w:rsid w:val="00606232"/>
    <w:rsid w:val="00606397"/>
    <w:rsid w:val="006104A9"/>
    <w:rsid w:val="00611B62"/>
    <w:rsid w:val="0061250C"/>
    <w:rsid w:val="00612629"/>
    <w:rsid w:val="00612B05"/>
    <w:rsid w:val="00612FCE"/>
    <w:rsid w:val="0061393B"/>
    <w:rsid w:val="0061413A"/>
    <w:rsid w:val="0061526A"/>
    <w:rsid w:val="006154BA"/>
    <w:rsid w:val="00617ABD"/>
    <w:rsid w:val="00617D74"/>
    <w:rsid w:val="0062043F"/>
    <w:rsid w:val="00622506"/>
    <w:rsid w:val="006235C0"/>
    <w:rsid w:val="00623D6E"/>
    <w:rsid w:val="0062618C"/>
    <w:rsid w:val="00627254"/>
    <w:rsid w:val="006300CB"/>
    <w:rsid w:val="006315D2"/>
    <w:rsid w:val="006329FA"/>
    <w:rsid w:val="006336DF"/>
    <w:rsid w:val="00634B2B"/>
    <w:rsid w:val="006352E7"/>
    <w:rsid w:val="0063548B"/>
    <w:rsid w:val="00635505"/>
    <w:rsid w:val="00640174"/>
    <w:rsid w:val="00640EE8"/>
    <w:rsid w:val="006419D5"/>
    <w:rsid w:val="006420A1"/>
    <w:rsid w:val="00642585"/>
    <w:rsid w:val="00642867"/>
    <w:rsid w:val="006430D3"/>
    <w:rsid w:val="00643483"/>
    <w:rsid w:val="006444ED"/>
    <w:rsid w:val="00644BD7"/>
    <w:rsid w:val="00644BF3"/>
    <w:rsid w:val="00647B0B"/>
    <w:rsid w:val="00647D5C"/>
    <w:rsid w:val="00647F73"/>
    <w:rsid w:val="006504D5"/>
    <w:rsid w:val="0065083F"/>
    <w:rsid w:val="0065102B"/>
    <w:rsid w:val="00651243"/>
    <w:rsid w:val="0065258B"/>
    <w:rsid w:val="00653C8C"/>
    <w:rsid w:val="00654355"/>
    <w:rsid w:val="00654B5F"/>
    <w:rsid w:val="00654F73"/>
    <w:rsid w:val="00655861"/>
    <w:rsid w:val="006577D9"/>
    <w:rsid w:val="00657824"/>
    <w:rsid w:val="006579E0"/>
    <w:rsid w:val="00660D29"/>
    <w:rsid w:val="00660E85"/>
    <w:rsid w:val="00661165"/>
    <w:rsid w:val="006633DE"/>
    <w:rsid w:val="0066506A"/>
    <w:rsid w:val="00665B46"/>
    <w:rsid w:val="00666799"/>
    <w:rsid w:val="0067000F"/>
    <w:rsid w:val="00670719"/>
    <w:rsid w:val="00672946"/>
    <w:rsid w:val="00673525"/>
    <w:rsid w:val="006739BA"/>
    <w:rsid w:val="00674AE1"/>
    <w:rsid w:val="00675B9F"/>
    <w:rsid w:val="006763FD"/>
    <w:rsid w:val="00676D5F"/>
    <w:rsid w:val="00676DC2"/>
    <w:rsid w:val="006802C9"/>
    <w:rsid w:val="006806E0"/>
    <w:rsid w:val="00681D39"/>
    <w:rsid w:val="00681DD8"/>
    <w:rsid w:val="006840B9"/>
    <w:rsid w:val="00685B4E"/>
    <w:rsid w:val="00685BE1"/>
    <w:rsid w:val="006867D3"/>
    <w:rsid w:val="00687E84"/>
    <w:rsid w:val="006904DA"/>
    <w:rsid w:val="00690953"/>
    <w:rsid w:val="0069107C"/>
    <w:rsid w:val="00691EE4"/>
    <w:rsid w:val="0069209F"/>
    <w:rsid w:val="00696165"/>
    <w:rsid w:val="006A06B4"/>
    <w:rsid w:val="006A0764"/>
    <w:rsid w:val="006A0CF8"/>
    <w:rsid w:val="006A6176"/>
    <w:rsid w:val="006A7E52"/>
    <w:rsid w:val="006B1840"/>
    <w:rsid w:val="006B24BE"/>
    <w:rsid w:val="006B3444"/>
    <w:rsid w:val="006B382E"/>
    <w:rsid w:val="006B3FCA"/>
    <w:rsid w:val="006B6111"/>
    <w:rsid w:val="006B645E"/>
    <w:rsid w:val="006B7837"/>
    <w:rsid w:val="006B7A9F"/>
    <w:rsid w:val="006C059E"/>
    <w:rsid w:val="006C17B2"/>
    <w:rsid w:val="006C1FC7"/>
    <w:rsid w:val="006C4D45"/>
    <w:rsid w:val="006C5312"/>
    <w:rsid w:val="006C5D8E"/>
    <w:rsid w:val="006C66FD"/>
    <w:rsid w:val="006C6BB3"/>
    <w:rsid w:val="006C79AF"/>
    <w:rsid w:val="006D0A2B"/>
    <w:rsid w:val="006D0CC3"/>
    <w:rsid w:val="006D3942"/>
    <w:rsid w:val="006D6034"/>
    <w:rsid w:val="006E2744"/>
    <w:rsid w:val="006E2796"/>
    <w:rsid w:val="006E30D9"/>
    <w:rsid w:val="006E31D8"/>
    <w:rsid w:val="006F056A"/>
    <w:rsid w:val="006F2ABB"/>
    <w:rsid w:val="006F5DD1"/>
    <w:rsid w:val="006F66DE"/>
    <w:rsid w:val="006F6749"/>
    <w:rsid w:val="006F704A"/>
    <w:rsid w:val="007005AA"/>
    <w:rsid w:val="00702748"/>
    <w:rsid w:val="0070315C"/>
    <w:rsid w:val="00703EC8"/>
    <w:rsid w:val="00705110"/>
    <w:rsid w:val="007052E0"/>
    <w:rsid w:val="00707956"/>
    <w:rsid w:val="00717973"/>
    <w:rsid w:val="0072042B"/>
    <w:rsid w:val="00721520"/>
    <w:rsid w:val="00721F90"/>
    <w:rsid w:val="00724125"/>
    <w:rsid w:val="0072556A"/>
    <w:rsid w:val="007258BC"/>
    <w:rsid w:val="007263DC"/>
    <w:rsid w:val="0072788F"/>
    <w:rsid w:val="00727922"/>
    <w:rsid w:val="00731024"/>
    <w:rsid w:val="00732E37"/>
    <w:rsid w:val="00734364"/>
    <w:rsid w:val="00734A86"/>
    <w:rsid w:val="007350DF"/>
    <w:rsid w:val="007352CB"/>
    <w:rsid w:val="007365C2"/>
    <w:rsid w:val="00737CCD"/>
    <w:rsid w:val="0074422D"/>
    <w:rsid w:val="00744A8A"/>
    <w:rsid w:val="00747CEA"/>
    <w:rsid w:val="00750482"/>
    <w:rsid w:val="00751D72"/>
    <w:rsid w:val="00752B56"/>
    <w:rsid w:val="00752E51"/>
    <w:rsid w:val="007533FB"/>
    <w:rsid w:val="0075540F"/>
    <w:rsid w:val="0075715A"/>
    <w:rsid w:val="007609C1"/>
    <w:rsid w:val="00761315"/>
    <w:rsid w:val="00762990"/>
    <w:rsid w:val="00762EFD"/>
    <w:rsid w:val="00763242"/>
    <w:rsid w:val="00765612"/>
    <w:rsid w:val="007668CC"/>
    <w:rsid w:val="0076779A"/>
    <w:rsid w:val="0077296F"/>
    <w:rsid w:val="0077371C"/>
    <w:rsid w:val="0077472A"/>
    <w:rsid w:val="007758E4"/>
    <w:rsid w:val="00780592"/>
    <w:rsid w:val="00783E4E"/>
    <w:rsid w:val="00785A5A"/>
    <w:rsid w:val="007909C1"/>
    <w:rsid w:val="00792F04"/>
    <w:rsid w:val="00793822"/>
    <w:rsid w:val="0079382D"/>
    <w:rsid w:val="007942DE"/>
    <w:rsid w:val="00795BD8"/>
    <w:rsid w:val="00796513"/>
    <w:rsid w:val="00796A56"/>
    <w:rsid w:val="00796CF1"/>
    <w:rsid w:val="00797274"/>
    <w:rsid w:val="007A0C0E"/>
    <w:rsid w:val="007A272E"/>
    <w:rsid w:val="007A2A26"/>
    <w:rsid w:val="007A2EA3"/>
    <w:rsid w:val="007A2FBF"/>
    <w:rsid w:val="007A5D94"/>
    <w:rsid w:val="007A72E4"/>
    <w:rsid w:val="007B1FD4"/>
    <w:rsid w:val="007B258D"/>
    <w:rsid w:val="007B2810"/>
    <w:rsid w:val="007B2EEC"/>
    <w:rsid w:val="007B3F02"/>
    <w:rsid w:val="007B41B1"/>
    <w:rsid w:val="007B4948"/>
    <w:rsid w:val="007B6580"/>
    <w:rsid w:val="007B7D10"/>
    <w:rsid w:val="007C0BBA"/>
    <w:rsid w:val="007C1993"/>
    <w:rsid w:val="007C2E1C"/>
    <w:rsid w:val="007C36C5"/>
    <w:rsid w:val="007C7986"/>
    <w:rsid w:val="007D0F17"/>
    <w:rsid w:val="007D3781"/>
    <w:rsid w:val="007D3AFF"/>
    <w:rsid w:val="007D6EAB"/>
    <w:rsid w:val="007E2D0C"/>
    <w:rsid w:val="007E3F0B"/>
    <w:rsid w:val="007E4947"/>
    <w:rsid w:val="007E4CE5"/>
    <w:rsid w:val="007E502A"/>
    <w:rsid w:val="007F0889"/>
    <w:rsid w:val="007F11B9"/>
    <w:rsid w:val="007F1428"/>
    <w:rsid w:val="007F2E7E"/>
    <w:rsid w:val="007F2E82"/>
    <w:rsid w:val="007F3D79"/>
    <w:rsid w:val="007F6185"/>
    <w:rsid w:val="007F67B2"/>
    <w:rsid w:val="007F771A"/>
    <w:rsid w:val="00800819"/>
    <w:rsid w:val="00800F10"/>
    <w:rsid w:val="00801655"/>
    <w:rsid w:val="008023E4"/>
    <w:rsid w:val="00804A24"/>
    <w:rsid w:val="008079B1"/>
    <w:rsid w:val="00812594"/>
    <w:rsid w:val="00812EDC"/>
    <w:rsid w:val="008131B9"/>
    <w:rsid w:val="008134BD"/>
    <w:rsid w:val="00814B0C"/>
    <w:rsid w:val="008171D0"/>
    <w:rsid w:val="008178AF"/>
    <w:rsid w:val="008200B3"/>
    <w:rsid w:val="008216D0"/>
    <w:rsid w:val="0082262E"/>
    <w:rsid w:val="00823E1D"/>
    <w:rsid w:val="0082515D"/>
    <w:rsid w:val="008253F6"/>
    <w:rsid w:val="00825E82"/>
    <w:rsid w:val="0082604B"/>
    <w:rsid w:val="00827135"/>
    <w:rsid w:val="008319E3"/>
    <w:rsid w:val="008346F4"/>
    <w:rsid w:val="0083473C"/>
    <w:rsid w:val="00834868"/>
    <w:rsid w:val="008358DA"/>
    <w:rsid w:val="00836FE5"/>
    <w:rsid w:val="00837721"/>
    <w:rsid w:val="00840ACC"/>
    <w:rsid w:val="00841B2E"/>
    <w:rsid w:val="008436B1"/>
    <w:rsid w:val="00843923"/>
    <w:rsid w:val="00844008"/>
    <w:rsid w:val="00844244"/>
    <w:rsid w:val="00846549"/>
    <w:rsid w:val="0084729B"/>
    <w:rsid w:val="0085107A"/>
    <w:rsid w:val="00851D1F"/>
    <w:rsid w:val="00855ED8"/>
    <w:rsid w:val="00856507"/>
    <w:rsid w:val="0085747A"/>
    <w:rsid w:val="00860D76"/>
    <w:rsid w:val="0086282B"/>
    <w:rsid w:val="00864098"/>
    <w:rsid w:val="00865B67"/>
    <w:rsid w:val="00865FB4"/>
    <w:rsid w:val="00866049"/>
    <w:rsid w:val="00867876"/>
    <w:rsid w:val="008769E9"/>
    <w:rsid w:val="00880FF5"/>
    <w:rsid w:val="00884FD3"/>
    <w:rsid w:val="00885087"/>
    <w:rsid w:val="00885724"/>
    <w:rsid w:val="0089000F"/>
    <w:rsid w:val="00890167"/>
    <w:rsid w:val="00890759"/>
    <w:rsid w:val="00891498"/>
    <w:rsid w:val="00893B4E"/>
    <w:rsid w:val="00893C0D"/>
    <w:rsid w:val="00896133"/>
    <w:rsid w:val="00896453"/>
    <w:rsid w:val="00896DCF"/>
    <w:rsid w:val="008A062E"/>
    <w:rsid w:val="008A1AB5"/>
    <w:rsid w:val="008A206B"/>
    <w:rsid w:val="008A2DD9"/>
    <w:rsid w:val="008A3B2E"/>
    <w:rsid w:val="008A4924"/>
    <w:rsid w:val="008A5010"/>
    <w:rsid w:val="008A5FA1"/>
    <w:rsid w:val="008A74FE"/>
    <w:rsid w:val="008B07D5"/>
    <w:rsid w:val="008B2106"/>
    <w:rsid w:val="008B22B8"/>
    <w:rsid w:val="008B3138"/>
    <w:rsid w:val="008B3E1B"/>
    <w:rsid w:val="008B4334"/>
    <w:rsid w:val="008B5120"/>
    <w:rsid w:val="008B7BDF"/>
    <w:rsid w:val="008C1A41"/>
    <w:rsid w:val="008C3B5A"/>
    <w:rsid w:val="008C51C8"/>
    <w:rsid w:val="008C52F9"/>
    <w:rsid w:val="008C6011"/>
    <w:rsid w:val="008C788B"/>
    <w:rsid w:val="008C7BF3"/>
    <w:rsid w:val="008D0BF5"/>
    <w:rsid w:val="008D1167"/>
    <w:rsid w:val="008D39F3"/>
    <w:rsid w:val="008D475B"/>
    <w:rsid w:val="008D4918"/>
    <w:rsid w:val="008D5AE7"/>
    <w:rsid w:val="008D646B"/>
    <w:rsid w:val="008D74D4"/>
    <w:rsid w:val="008E08D7"/>
    <w:rsid w:val="008E187D"/>
    <w:rsid w:val="008E2123"/>
    <w:rsid w:val="008E2198"/>
    <w:rsid w:val="008E2C7F"/>
    <w:rsid w:val="008E3441"/>
    <w:rsid w:val="008E5263"/>
    <w:rsid w:val="008F32AF"/>
    <w:rsid w:val="008F3CD0"/>
    <w:rsid w:val="008F65D2"/>
    <w:rsid w:val="00900720"/>
    <w:rsid w:val="00901345"/>
    <w:rsid w:val="00904642"/>
    <w:rsid w:val="00904D9F"/>
    <w:rsid w:val="00905340"/>
    <w:rsid w:val="00907B4A"/>
    <w:rsid w:val="009102F2"/>
    <w:rsid w:val="00911DF6"/>
    <w:rsid w:val="00911FBA"/>
    <w:rsid w:val="00912181"/>
    <w:rsid w:val="00912AB9"/>
    <w:rsid w:val="00912AF6"/>
    <w:rsid w:val="0091358A"/>
    <w:rsid w:val="0091375D"/>
    <w:rsid w:val="00914D86"/>
    <w:rsid w:val="0092011F"/>
    <w:rsid w:val="0092133C"/>
    <w:rsid w:val="00922A37"/>
    <w:rsid w:val="00922C0C"/>
    <w:rsid w:val="009233D3"/>
    <w:rsid w:val="00924002"/>
    <w:rsid w:val="009301D9"/>
    <w:rsid w:val="009348B3"/>
    <w:rsid w:val="009357DC"/>
    <w:rsid w:val="009367BE"/>
    <w:rsid w:val="00936B54"/>
    <w:rsid w:val="00936C44"/>
    <w:rsid w:val="009374EB"/>
    <w:rsid w:val="009403A9"/>
    <w:rsid w:val="00941DDC"/>
    <w:rsid w:val="00942246"/>
    <w:rsid w:val="0094307D"/>
    <w:rsid w:val="00945319"/>
    <w:rsid w:val="009462DB"/>
    <w:rsid w:val="00947FE4"/>
    <w:rsid w:val="0095362D"/>
    <w:rsid w:val="00953827"/>
    <w:rsid w:val="009549A6"/>
    <w:rsid w:val="009550D7"/>
    <w:rsid w:val="00955223"/>
    <w:rsid w:val="0095676A"/>
    <w:rsid w:val="0096005F"/>
    <w:rsid w:val="00960AA6"/>
    <w:rsid w:val="00961792"/>
    <w:rsid w:val="00962B44"/>
    <w:rsid w:val="00965465"/>
    <w:rsid w:val="00965B32"/>
    <w:rsid w:val="009664E1"/>
    <w:rsid w:val="00967626"/>
    <w:rsid w:val="00967AE0"/>
    <w:rsid w:val="00971BB8"/>
    <w:rsid w:val="00971DDE"/>
    <w:rsid w:val="009726CF"/>
    <w:rsid w:val="00974345"/>
    <w:rsid w:val="00976368"/>
    <w:rsid w:val="00977ACF"/>
    <w:rsid w:val="00977CA2"/>
    <w:rsid w:val="00980403"/>
    <w:rsid w:val="00981631"/>
    <w:rsid w:val="0098193B"/>
    <w:rsid w:val="00987C42"/>
    <w:rsid w:val="0099017C"/>
    <w:rsid w:val="00990CBB"/>
    <w:rsid w:val="00991BCA"/>
    <w:rsid w:val="0099277C"/>
    <w:rsid w:val="009929D0"/>
    <w:rsid w:val="00995359"/>
    <w:rsid w:val="009966EC"/>
    <w:rsid w:val="00997C79"/>
    <w:rsid w:val="00997F1B"/>
    <w:rsid w:val="009A4140"/>
    <w:rsid w:val="009A48C3"/>
    <w:rsid w:val="009A7661"/>
    <w:rsid w:val="009B010E"/>
    <w:rsid w:val="009B21F2"/>
    <w:rsid w:val="009B54C3"/>
    <w:rsid w:val="009B64CC"/>
    <w:rsid w:val="009B7A05"/>
    <w:rsid w:val="009C6B0F"/>
    <w:rsid w:val="009C75DC"/>
    <w:rsid w:val="009D1DB2"/>
    <w:rsid w:val="009D20CC"/>
    <w:rsid w:val="009D4859"/>
    <w:rsid w:val="009D7521"/>
    <w:rsid w:val="009E133E"/>
    <w:rsid w:val="009E23F9"/>
    <w:rsid w:val="009E325F"/>
    <w:rsid w:val="009E449A"/>
    <w:rsid w:val="009E5FC4"/>
    <w:rsid w:val="009E6727"/>
    <w:rsid w:val="009E68D2"/>
    <w:rsid w:val="009F1093"/>
    <w:rsid w:val="009F11E6"/>
    <w:rsid w:val="009F1E49"/>
    <w:rsid w:val="009F27E8"/>
    <w:rsid w:val="009F41C4"/>
    <w:rsid w:val="009F5EEE"/>
    <w:rsid w:val="009F7C65"/>
    <w:rsid w:val="00A00A50"/>
    <w:rsid w:val="00A025F5"/>
    <w:rsid w:val="00A02B1F"/>
    <w:rsid w:val="00A05FCB"/>
    <w:rsid w:val="00A061BE"/>
    <w:rsid w:val="00A067D6"/>
    <w:rsid w:val="00A0685E"/>
    <w:rsid w:val="00A06EBF"/>
    <w:rsid w:val="00A1065C"/>
    <w:rsid w:val="00A10C2B"/>
    <w:rsid w:val="00A11FA0"/>
    <w:rsid w:val="00A121B5"/>
    <w:rsid w:val="00A1250E"/>
    <w:rsid w:val="00A13BB9"/>
    <w:rsid w:val="00A14286"/>
    <w:rsid w:val="00A1546B"/>
    <w:rsid w:val="00A15600"/>
    <w:rsid w:val="00A15900"/>
    <w:rsid w:val="00A168FF"/>
    <w:rsid w:val="00A202D3"/>
    <w:rsid w:val="00A23EAB"/>
    <w:rsid w:val="00A23F95"/>
    <w:rsid w:val="00A240DB"/>
    <w:rsid w:val="00A251E0"/>
    <w:rsid w:val="00A2571A"/>
    <w:rsid w:val="00A25EFA"/>
    <w:rsid w:val="00A26F84"/>
    <w:rsid w:val="00A27046"/>
    <w:rsid w:val="00A27A3B"/>
    <w:rsid w:val="00A3079F"/>
    <w:rsid w:val="00A314A0"/>
    <w:rsid w:val="00A31F89"/>
    <w:rsid w:val="00A33558"/>
    <w:rsid w:val="00A33CA1"/>
    <w:rsid w:val="00A36DF1"/>
    <w:rsid w:val="00A370E1"/>
    <w:rsid w:val="00A4115D"/>
    <w:rsid w:val="00A414A6"/>
    <w:rsid w:val="00A42C43"/>
    <w:rsid w:val="00A440D8"/>
    <w:rsid w:val="00A44589"/>
    <w:rsid w:val="00A44949"/>
    <w:rsid w:val="00A4550A"/>
    <w:rsid w:val="00A47604"/>
    <w:rsid w:val="00A50FE1"/>
    <w:rsid w:val="00A51139"/>
    <w:rsid w:val="00A5336C"/>
    <w:rsid w:val="00A53541"/>
    <w:rsid w:val="00A54A8D"/>
    <w:rsid w:val="00A5641D"/>
    <w:rsid w:val="00A56BF3"/>
    <w:rsid w:val="00A5735A"/>
    <w:rsid w:val="00A5788D"/>
    <w:rsid w:val="00A61580"/>
    <w:rsid w:val="00A61BB3"/>
    <w:rsid w:val="00A6313C"/>
    <w:rsid w:val="00A64027"/>
    <w:rsid w:val="00A64DB3"/>
    <w:rsid w:val="00A655E7"/>
    <w:rsid w:val="00A66A90"/>
    <w:rsid w:val="00A704EA"/>
    <w:rsid w:val="00A73E99"/>
    <w:rsid w:val="00A74474"/>
    <w:rsid w:val="00A744F9"/>
    <w:rsid w:val="00A7456D"/>
    <w:rsid w:val="00A746EE"/>
    <w:rsid w:val="00A74FF3"/>
    <w:rsid w:val="00A75776"/>
    <w:rsid w:val="00A76244"/>
    <w:rsid w:val="00A766AC"/>
    <w:rsid w:val="00A775C5"/>
    <w:rsid w:val="00A80843"/>
    <w:rsid w:val="00A82BE6"/>
    <w:rsid w:val="00A845D4"/>
    <w:rsid w:val="00A8781C"/>
    <w:rsid w:val="00A913F8"/>
    <w:rsid w:val="00A931AA"/>
    <w:rsid w:val="00A962F2"/>
    <w:rsid w:val="00A97C0D"/>
    <w:rsid w:val="00AA221F"/>
    <w:rsid w:val="00AA3465"/>
    <w:rsid w:val="00AA4F13"/>
    <w:rsid w:val="00AA56A9"/>
    <w:rsid w:val="00AA5B6D"/>
    <w:rsid w:val="00AB3B9E"/>
    <w:rsid w:val="00AB3D04"/>
    <w:rsid w:val="00AB4B99"/>
    <w:rsid w:val="00AB5095"/>
    <w:rsid w:val="00AB54C0"/>
    <w:rsid w:val="00AB5AEA"/>
    <w:rsid w:val="00AB65FD"/>
    <w:rsid w:val="00AB6E58"/>
    <w:rsid w:val="00AB77B1"/>
    <w:rsid w:val="00AC139A"/>
    <w:rsid w:val="00AC1EE9"/>
    <w:rsid w:val="00AC2607"/>
    <w:rsid w:val="00AC376D"/>
    <w:rsid w:val="00AC4143"/>
    <w:rsid w:val="00AC47D1"/>
    <w:rsid w:val="00AC49FD"/>
    <w:rsid w:val="00AC6BA7"/>
    <w:rsid w:val="00AC7126"/>
    <w:rsid w:val="00AD1337"/>
    <w:rsid w:val="00AD1FFE"/>
    <w:rsid w:val="00AD38BE"/>
    <w:rsid w:val="00AD4483"/>
    <w:rsid w:val="00AD566D"/>
    <w:rsid w:val="00AD633A"/>
    <w:rsid w:val="00AD7D89"/>
    <w:rsid w:val="00AF1F8D"/>
    <w:rsid w:val="00AF34F7"/>
    <w:rsid w:val="00AF613E"/>
    <w:rsid w:val="00AF7F39"/>
    <w:rsid w:val="00B00D42"/>
    <w:rsid w:val="00B01FF5"/>
    <w:rsid w:val="00B02AD8"/>
    <w:rsid w:val="00B066E8"/>
    <w:rsid w:val="00B069A6"/>
    <w:rsid w:val="00B06D1A"/>
    <w:rsid w:val="00B06DBF"/>
    <w:rsid w:val="00B122C1"/>
    <w:rsid w:val="00B12889"/>
    <w:rsid w:val="00B1365F"/>
    <w:rsid w:val="00B149AD"/>
    <w:rsid w:val="00B14DB5"/>
    <w:rsid w:val="00B14F59"/>
    <w:rsid w:val="00B16F90"/>
    <w:rsid w:val="00B20041"/>
    <w:rsid w:val="00B20190"/>
    <w:rsid w:val="00B2027C"/>
    <w:rsid w:val="00B20517"/>
    <w:rsid w:val="00B20AFC"/>
    <w:rsid w:val="00B2203D"/>
    <w:rsid w:val="00B23975"/>
    <w:rsid w:val="00B24AB7"/>
    <w:rsid w:val="00B251FC"/>
    <w:rsid w:val="00B2631B"/>
    <w:rsid w:val="00B2673C"/>
    <w:rsid w:val="00B270CE"/>
    <w:rsid w:val="00B27934"/>
    <w:rsid w:val="00B27E00"/>
    <w:rsid w:val="00B323F6"/>
    <w:rsid w:val="00B32521"/>
    <w:rsid w:val="00B333B5"/>
    <w:rsid w:val="00B34351"/>
    <w:rsid w:val="00B347D9"/>
    <w:rsid w:val="00B34EAC"/>
    <w:rsid w:val="00B41148"/>
    <w:rsid w:val="00B42276"/>
    <w:rsid w:val="00B4387B"/>
    <w:rsid w:val="00B43ECC"/>
    <w:rsid w:val="00B44A7F"/>
    <w:rsid w:val="00B45217"/>
    <w:rsid w:val="00B45D1B"/>
    <w:rsid w:val="00B4717C"/>
    <w:rsid w:val="00B512E7"/>
    <w:rsid w:val="00B548FD"/>
    <w:rsid w:val="00B54C11"/>
    <w:rsid w:val="00B573B9"/>
    <w:rsid w:val="00B57519"/>
    <w:rsid w:val="00B57E39"/>
    <w:rsid w:val="00B60842"/>
    <w:rsid w:val="00B63910"/>
    <w:rsid w:val="00B63A99"/>
    <w:rsid w:val="00B669ED"/>
    <w:rsid w:val="00B67116"/>
    <w:rsid w:val="00B67CC7"/>
    <w:rsid w:val="00B7199E"/>
    <w:rsid w:val="00B72280"/>
    <w:rsid w:val="00B72510"/>
    <w:rsid w:val="00B7307E"/>
    <w:rsid w:val="00B7409A"/>
    <w:rsid w:val="00B75CD6"/>
    <w:rsid w:val="00B76540"/>
    <w:rsid w:val="00B7736B"/>
    <w:rsid w:val="00B77EFF"/>
    <w:rsid w:val="00B81E96"/>
    <w:rsid w:val="00B85607"/>
    <w:rsid w:val="00B9037E"/>
    <w:rsid w:val="00B91FCD"/>
    <w:rsid w:val="00B93CF4"/>
    <w:rsid w:val="00B93E2B"/>
    <w:rsid w:val="00B94461"/>
    <w:rsid w:val="00B9452B"/>
    <w:rsid w:val="00B94C70"/>
    <w:rsid w:val="00B94E94"/>
    <w:rsid w:val="00B9733A"/>
    <w:rsid w:val="00BA552B"/>
    <w:rsid w:val="00BB01D9"/>
    <w:rsid w:val="00BB496F"/>
    <w:rsid w:val="00BC1102"/>
    <w:rsid w:val="00BC1409"/>
    <w:rsid w:val="00BC2892"/>
    <w:rsid w:val="00BC32BA"/>
    <w:rsid w:val="00BC40E6"/>
    <w:rsid w:val="00BC4B1B"/>
    <w:rsid w:val="00BD1379"/>
    <w:rsid w:val="00BD1416"/>
    <w:rsid w:val="00BD2C37"/>
    <w:rsid w:val="00BD46AA"/>
    <w:rsid w:val="00BD4ED3"/>
    <w:rsid w:val="00BD4FE9"/>
    <w:rsid w:val="00BE006C"/>
    <w:rsid w:val="00BE0B9D"/>
    <w:rsid w:val="00BE2F52"/>
    <w:rsid w:val="00BE30B5"/>
    <w:rsid w:val="00BE5282"/>
    <w:rsid w:val="00BE5B42"/>
    <w:rsid w:val="00BE6D00"/>
    <w:rsid w:val="00BE70BE"/>
    <w:rsid w:val="00BE73C0"/>
    <w:rsid w:val="00BE75E8"/>
    <w:rsid w:val="00BE792D"/>
    <w:rsid w:val="00BE7A77"/>
    <w:rsid w:val="00BF544B"/>
    <w:rsid w:val="00BF55CE"/>
    <w:rsid w:val="00C0053C"/>
    <w:rsid w:val="00C019D6"/>
    <w:rsid w:val="00C04076"/>
    <w:rsid w:val="00C050A4"/>
    <w:rsid w:val="00C05CC7"/>
    <w:rsid w:val="00C06BB8"/>
    <w:rsid w:val="00C10CC3"/>
    <w:rsid w:val="00C11925"/>
    <w:rsid w:val="00C12344"/>
    <w:rsid w:val="00C1411F"/>
    <w:rsid w:val="00C143FD"/>
    <w:rsid w:val="00C14C79"/>
    <w:rsid w:val="00C155BF"/>
    <w:rsid w:val="00C167EF"/>
    <w:rsid w:val="00C16E4B"/>
    <w:rsid w:val="00C16FAE"/>
    <w:rsid w:val="00C174F2"/>
    <w:rsid w:val="00C20F7F"/>
    <w:rsid w:val="00C24F64"/>
    <w:rsid w:val="00C27516"/>
    <w:rsid w:val="00C30190"/>
    <w:rsid w:val="00C30861"/>
    <w:rsid w:val="00C30CE3"/>
    <w:rsid w:val="00C310FF"/>
    <w:rsid w:val="00C31F5A"/>
    <w:rsid w:val="00C332D5"/>
    <w:rsid w:val="00C33846"/>
    <w:rsid w:val="00C40F26"/>
    <w:rsid w:val="00C41CE2"/>
    <w:rsid w:val="00C43652"/>
    <w:rsid w:val="00C43950"/>
    <w:rsid w:val="00C4489C"/>
    <w:rsid w:val="00C45EC2"/>
    <w:rsid w:val="00C473E4"/>
    <w:rsid w:val="00C477C7"/>
    <w:rsid w:val="00C53E3A"/>
    <w:rsid w:val="00C53F6E"/>
    <w:rsid w:val="00C546EE"/>
    <w:rsid w:val="00C5575D"/>
    <w:rsid w:val="00C559A7"/>
    <w:rsid w:val="00C57135"/>
    <w:rsid w:val="00C57375"/>
    <w:rsid w:val="00C60D9F"/>
    <w:rsid w:val="00C61049"/>
    <w:rsid w:val="00C62153"/>
    <w:rsid w:val="00C66D24"/>
    <w:rsid w:val="00C70F65"/>
    <w:rsid w:val="00C712CE"/>
    <w:rsid w:val="00C716BD"/>
    <w:rsid w:val="00C71F33"/>
    <w:rsid w:val="00C722C2"/>
    <w:rsid w:val="00C74773"/>
    <w:rsid w:val="00C76206"/>
    <w:rsid w:val="00C76CF8"/>
    <w:rsid w:val="00C82386"/>
    <w:rsid w:val="00C829D7"/>
    <w:rsid w:val="00C82CD9"/>
    <w:rsid w:val="00C85C47"/>
    <w:rsid w:val="00C85CB2"/>
    <w:rsid w:val="00C8694D"/>
    <w:rsid w:val="00C91150"/>
    <w:rsid w:val="00C930B0"/>
    <w:rsid w:val="00C9565B"/>
    <w:rsid w:val="00C95F50"/>
    <w:rsid w:val="00C9618F"/>
    <w:rsid w:val="00C962F5"/>
    <w:rsid w:val="00CA1185"/>
    <w:rsid w:val="00CA139F"/>
    <w:rsid w:val="00CA1C6B"/>
    <w:rsid w:val="00CA3446"/>
    <w:rsid w:val="00CA6C6E"/>
    <w:rsid w:val="00CB1278"/>
    <w:rsid w:val="00CB222D"/>
    <w:rsid w:val="00CB2BFC"/>
    <w:rsid w:val="00CB32F5"/>
    <w:rsid w:val="00CB662D"/>
    <w:rsid w:val="00CB6E71"/>
    <w:rsid w:val="00CC028E"/>
    <w:rsid w:val="00CC0D99"/>
    <w:rsid w:val="00CC1075"/>
    <w:rsid w:val="00CC1CFD"/>
    <w:rsid w:val="00CC3457"/>
    <w:rsid w:val="00CC4039"/>
    <w:rsid w:val="00CC40DC"/>
    <w:rsid w:val="00CC47B9"/>
    <w:rsid w:val="00CC4B9C"/>
    <w:rsid w:val="00CC4C9E"/>
    <w:rsid w:val="00CC4EC3"/>
    <w:rsid w:val="00CC5338"/>
    <w:rsid w:val="00CC650F"/>
    <w:rsid w:val="00CC6CB0"/>
    <w:rsid w:val="00CD0D05"/>
    <w:rsid w:val="00CD24C9"/>
    <w:rsid w:val="00CD2FD0"/>
    <w:rsid w:val="00CD3397"/>
    <w:rsid w:val="00CD3488"/>
    <w:rsid w:val="00CD467C"/>
    <w:rsid w:val="00CD46B9"/>
    <w:rsid w:val="00CD5630"/>
    <w:rsid w:val="00CD5D35"/>
    <w:rsid w:val="00CD6EDE"/>
    <w:rsid w:val="00CD7DBF"/>
    <w:rsid w:val="00CE0863"/>
    <w:rsid w:val="00CE25AB"/>
    <w:rsid w:val="00CE33BB"/>
    <w:rsid w:val="00CE353C"/>
    <w:rsid w:val="00CE4467"/>
    <w:rsid w:val="00CE49E6"/>
    <w:rsid w:val="00CE6374"/>
    <w:rsid w:val="00CF0813"/>
    <w:rsid w:val="00CF1235"/>
    <w:rsid w:val="00CF23BA"/>
    <w:rsid w:val="00CF3121"/>
    <w:rsid w:val="00CF52CA"/>
    <w:rsid w:val="00CF5562"/>
    <w:rsid w:val="00CF7115"/>
    <w:rsid w:val="00D00FF6"/>
    <w:rsid w:val="00D0147E"/>
    <w:rsid w:val="00D020CC"/>
    <w:rsid w:val="00D024D6"/>
    <w:rsid w:val="00D0357A"/>
    <w:rsid w:val="00D05596"/>
    <w:rsid w:val="00D06DF5"/>
    <w:rsid w:val="00D07005"/>
    <w:rsid w:val="00D1131E"/>
    <w:rsid w:val="00D12E68"/>
    <w:rsid w:val="00D13776"/>
    <w:rsid w:val="00D13A60"/>
    <w:rsid w:val="00D16DE0"/>
    <w:rsid w:val="00D20DD0"/>
    <w:rsid w:val="00D20E2A"/>
    <w:rsid w:val="00D21331"/>
    <w:rsid w:val="00D228F8"/>
    <w:rsid w:val="00D22EA8"/>
    <w:rsid w:val="00D253FF"/>
    <w:rsid w:val="00D25410"/>
    <w:rsid w:val="00D2587A"/>
    <w:rsid w:val="00D27B8A"/>
    <w:rsid w:val="00D32FED"/>
    <w:rsid w:val="00D3329E"/>
    <w:rsid w:val="00D33BDD"/>
    <w:rsid w:val="00D35FCB"/>
    <w:rsid w:val="00D36C5E"/>
    <w:rsid w:val="00D36D48"/>
    <w:rsid w:val="00D40715"/>
    <w:rsid w:val="00D40F90"/>
    <w:rsid w:val="00D41C43"/>
    <w:rsid w:val="00D41E0C"/>
    <w:rsid w:val="00D42019"/>
    <w:rsid w:val="00D45B6F"/>
    <w:rsid w:val="00D45EF0"/>
    <w:rsid w:val="00D46215"/>
    <w:rsid w:val="00D50607"/>
    <w:rsid w:val="00D517DA"/>
    <w:rsid w:val="00D52036"/>
    <w:rsid w:val="00D52382"/>
    <w:rsid w:val="00D52EAA"/>
    <w:rsid w:val="00D53552"/>
    <w:rsid w:val="00D579E6"/>
    <w:rsid w:val="00D57DFB"/>
    <w:rsid w:val="00D607C5"/>
    <w:rsid w:val="00D60E5C"/>
    <w:rsid w:val="00D615BE"/>
    <w:rsid w:val="00D61D88"/>
    <w:rsid w:val="00D62178"/>
    <w:rsid w:val="00D63A79"/>
    <w:rsid w:val="00D646FA"/>
    <w:rsid w:val="00D654B9"/>
    <w:rsid w:val="00D67FC4"/>
    <w:rsid w:val="00D70885"/>
    <w:rsid w:val="00D71459"/>
    <w:rsid w:val="00D7175F"/>
    <w:rsid w:val="00D74CD2"/>
    <w:rsid w:val="00D75622"/>
    <w:rsid w:val="00D7577D"/>
    <w:rsid w:val="00D76BF4"/>
    <w:rsid w:val="00D8035E"/>
    <w:rsid w:val="00D8203A"/>
    <w:rsid w:val="00D8288F"/>
    <w:rsid w:val="00D82FF3"/>
    <w:rsid w:val="00D83179"/>
    <w:rsid w:val="00D8388C"/>
    <w:rsid w:val="00D84768"/>
    <w:rsid w:val="00D8724C"/>
    <w:rsid w:val="00D90459"/>
    <w:rsid w:val="00D90FE0"/>
    <w:rsid w:val="00D94480"/>
    <w:rsid w:val="00D9588B"/>
    <w:rsid w:val="00D975EC"/>
    <w:rsid w:val="00D9774E"/>
    <w:rsid w:val="00DA0D23"/>
    <w:rsid w:val="00DA1F62"/>
    <w:rsid w:val="00DA32C3"/>
    <w:rsid w:val="00DA425D"/>
    <w:rsid w:val="00DA46D1"/>
    <w:rsid w:val="00DA5CB6"/>
    <w:rsid w:val="00DA6192"/>
    <w:rsid w:val="00DA6330"/>
    <w:rsid w:val="00DA6B85"/>
    <w:rsid w:val="00DB0B8C"/>
    <w:rsid w:val="00DB2653"/>
    <w:rsid w:val="00DB448F"/>
    <w:rsid w:val="00DB44EB"/>
    <w:rsid w:val="00DB5516"/>
    <w:rsid w:val="00DB5A77"/>
    <w:rsid w:val="00DC01D4"/>
    <w:rsid w:val="00DC0F53"/>
    <w:rsid w:val="00DC2288"/>
    <w:rsid w:val="00DC4DD7"/>
    <w:rsid w:val="00DC5DF6"/>
    <w:rsid w:val="00DC789E"/>
    <w:rsid w:val="00DD3037"/>
    <w:rsid w:val="00DD4AFC"/>
    <w:rsid w:val="00DD5759"/>
    <w:rsid w:val="00DD5E5E"/>
    <w:rsid w:val="00DD76DF"/>
    <w:rsid w:val="00DE237C"/>
    <w:rsid w:val="00DE3371"/>
    <w:rsid w:val="00DE421F"/>
    <w:rsid w:val="00DE5BA1"/>
    <w:rsid w:val="00DE6CAF"/>
    <w:rsid w:val="00DE7112"/>
    <w:rsid w:val="00DE77CE"/>
    <w:rsid w:val="00DF025E"/>
    <w:rsid w:val="00DF1264"/>
    <w:rsid w:val="00DF12AB"/>
    <w:rsid w:val="00DF397D"/>
    <w:rsid w:val="00DF3C81"/>
    <w:rsid w:val="00DF60A3"/>
    <w:rsid w:val="00DF7C27"/>
    <w:rsid w:val="00E00A94"/>
    <w:rsid w:val="00E00EFB"/>
    <w:rsid w:val="00E012C6"/>
    <w:rsid w:val="00E016DA"/>
    <w:rsid w:val="00E01D0A"/>
    <w:rsid w:val="00E02A28"/>
    <w:rsid w:val="00E0369E"/>
    <w:rsid w:val="00E04890"/>
    <w:rsid w:val="00E04B2A"/>
    <w:rsid w:val="00E059FB"/>
    <w:rsid w:val="00E06760"/>
    <w:rsid w:val="00E12EA4"/>
    <w:rsid w:val="00E20EA4"/>
    <w:rsid w:val="00E23160"/>
    <w:rsid w:val="00E2381B"/>
    <w:rsid w:val="00E252D6"/>
    <w:rsid w:val="00E26532"/>
    <w:rsid w:val="00E271ED"/>
    <w:rsid w:val="00E27F31"/>
    <w:rsid w:val="00E30A5D"/>
    <w:rsid w:val="00E30E52"/>
    <w:rsid w:val="00E32083"/>
    <w:rsid w:val="00E32E86"/>
    <w:rsid w:val="00E3375E"/>
    <w:rsid w:val="00E35937"/>
    <w:rsid w:val="00E365CC"/>
    <w:rsid w:val="00E368F4"/>
    <w:rsid w:val="00E3707A"/>
    <w:rsid w:val="00E37270"/>
    <w:rsid w:val="00E410D1"/>
    <w:rsid w:val="00E421A2"/>
    <w:rsid w:val="00E42AC5"/>
    <w:rsid w:val="00E450B0"/>
    <w:rsid w:val="00E45249"/>
    <w:rsid w:val="00E475E3"/>
    <w:rsid w:val="00E478E3"/>
    <w:rsid w:val="00E47CF3"/>
    <w:rsid w:val="00E47D83"/>
    <w:rsid w:val="00E516A4"/>
    <w:rsid w:val="00E53F01"/>
    <w:rsid w:val="00E6004A"/>
    <w:rsid w:val="00E61D0E"/>
    <w:rsid w:val="00E62936"/>
    <w:rsid w:val="00E6352A"/>
    <w:rsid w:val="00E64947"/>
    <w:rsid w:val="00E65784"/>
    <w:rsid w:val="00E66729"/>
    <w:rsid w:val="00E67A76"/>
    <w:rsid w:val="00E729C9"/>
    <w:rsid w:val="00E749EE"/>
    <w:rsid w:val="00E76086"/>
    <w:rsid w:val="00E77B2B"/>
    <w:rsid w:val="00E77E6E"/>
    <w:rsid w:val="00E809F9"/>
    <w:rsid w:val="00E8123D"/>
    <w:rsid w:val="00E82783"/>
    <w:rsid w:val="00E85C6F"/>
    <w:rsid w:val="00E87C10"/>
    <w:rsid w:val="00E90B05"/>
    <w:rsid w:val="00E94DA4"/>
    <w:rsid w:val="00E9502C"/>
    <w:rsid w:val="00E96C93"/>
    <w:rsid w:val="00EA01CD"/>
    <w:rsid w:val="00EA25CB"/>
    <w:rsid w:val="00EA26D6"/>
    <w:rsid w:val="00EA4253"/>
    <w:rsid w:val="00EA55A0"/>
    <w:rsid w:val="00EA586C"/>
    <w:rsid w:val="00EA5BA8"/>
    <w:rsid w:val="00EA5CFB"/>
    <w:rsid w:val="00EA604F"/>
    <w:rsid w:val="00EA7249"/>
    <w:rsid w:val="00EA7B84"/>
    <w:rsid w:val="00EA7EA0"/>
    <w:rsid w:val="00EB1E78"/>
    <w:rsid w:val="00EB4C76"/>
    <w:rsid w:val="00EB5E2E"/>
    <w:rsid w:val="00EB74C1"/>
    <w:rsid w:val="00EB7924"/>
    <w:rsid w:val="00EB7C40"/>
    <w:rsid w:val="00EC15BB"/>
    <w:rsid w:val="00EC194E"/>
    <w:rsid w:val="00EC440D"/>
    <w:rsid w:val="00EC5BFA"/>
    <w:rsid w:val="00ED1C80"/>
    <w:rsid w:val="00ED1D0D"/>
    <w:rsid w:val="00ED282E"/>
    <w:rsid w:val="00ED2BD7"/>
    <w:rsid w:val="00ED3693"/>
    <w:rsid w:val="00ED5C2B"/>
    <w:rsid w:val="00ED6858"/>
    <w:rsid w:val="00EE0D22"/>
    <w:rsid w:val="00EE0FCB"/>
    <w:rsid w:val="00EE2F7D"/>
    <w:rsid w:val="00EE33FB"/>
    <w:rsid w:val="00EE351F"/>
    <w:rsid w:val="00EE3E8D"/>
    <w:rsid w:val="00EE4842"/>
    <w:rsid w:val="00EE55B8"/>
    <w:rsid w:val="00EF05D9"/>
    <w:rsid w:val="00EF3B9F"/>
    <w:rsid w:val="00EF5064"/>
    <w:rsid w:val="00EF5083"/>
    <w:rsid w:val="00EF5C65"/>
    <w:rsid w:val="00EF61BC"/>
    <w:rsid w:val="00EF65BE"/>
    <w:rsid w:val="00EF68CE"/>
    <w:rsid w:val="00F01598"/>
    <w:rsid w:val="00F0461E"/>
    <w:rsid w:val="00F05768"/>
    <w:rsid w:val="00F12498"/>
    <w:rsid w:val="00F157E8"/>
    <w:rsid w:val="00F15F7D"/>
    <w:rsid w:val="00F17B1D"/>
    <w:rsid w:val="00F17F3F"/>
    <w:rsid w:val="00F20151"/>
    <w:rsid w:val="00F207B1"/>
    <w:rsid w:val="00F21F75"/>
    <w:rsid w:val="00F22945"/>
    <w:rsid w:val="00F233E0"/>
    <w:rsid w:val="00F26884"/>
    <w:rsid w:val="00F27075"/>
    <w:rsid w:val="00F30D83"/>
    <w:rsid w:val="00F325E3"/>
    <w:rsid w:val="00F35EFE"/>
    <w:rsid w:val="00F36CDB"/>
    <w:rsid w:val="00F37FDE"/>
    <w:rsid w:val="00F401AD"/>
    <w:rsid w:val="00F408B8"/>
    <w:rsid w:val="00F40B40"/>
    <w:rsid w:val="00F41864"/>
    <w:rsid w:val="00F41903"/>
    <w:rsid w:val="00F41B12"/>
    <w:rsid w:val="00F41BBC"/>
    <w:rsid w:val="00F4266D"/>
    <w:rsid w:val="00F44702"/>
    <w:rsid w:val="00F45A7A"/>
    <w:rsid w:val="00F474B3"/>
    <w:rsid w:val="00F5492B"/>
    <w:rsid w:val="00F54E86"/>
    <w:rsid w:val="00F54FDA"/>
    <w:rsid w:val="00F556AC"/>
    <w:rsid w:val="00F56170"/>
    <w:rsid w:val="00F5735A"/>
    <w:rsid w:val="00F57564"/>
    <w:rsid w:val="00F579E3"/>
    <w:rsid w:val="00F62C36"/>
    <w:rsid w:val="00F64109"/>
    <w:rsid w:val="00F646EF"/>
    <w:rsid w:val="00F6473E"/>
    <w:rsid w:val="00F65F7B"/>
    <w:rsid w:val="00F7042D"/>
    <w:rsid w:val="00F70A25"/>
    <w:rsid w:val="00F71D59"/>
    <w:rsid w:val="00F75441"/>
    <w:rsid w:val="00F75A59"/>
    <w:rsid w:val="00F76E14"/>
    <w:rsid w:val="00F77482"/>
    <w:rsid w:val="00F77EB5"/>
    <w:rsid w:val="00F80FA9"/>
    <w:rsid w:val="00F814B9"/>
    <w:rsid w:val="00F818C1"/>
    <w:rsid w:val="00F827C8"/>
    <w:rsid w:val="00F85F0A"/>
    <w:rsid w:val="00F86505"/>
    <w:rsid w:val="00F903B5"/>
    <w:rsid w:val="00F91F66"/>
    <w:rsid w:val="00F96457"/>
    <w:rsid w:val="00F97158"/>
    <w:rsid w:val="00F97E0B"/>
    <w:rsid w:val="00F97EC9"/>
    <w:rsid w:val="00FA0819"/>
    <w:rsid w:val="00FA2AD6"/>
    <w:rsid w:val="00FA581A"/>
    <w:rsid w:val="00FA64E7"/>
    <w:rsid w:val="00FA6FCE"/>
    <w:rsid w:val="00FA72EB"/>
    <w:rsid w:val="00FA74AA"/>
    <w:rsid w:val="00FA79DA"/>
    <w:rsid w:val="00FB1AC7"/>
    <w:rsid w:val="00FB35F4"/>
    <w:rsid w:val="00FB3C3C"/>
    <w:rsid w:val="00FB43B8"/>
    <w:rsid w:val="00FB46A5"/>
    <w:rsid w:val="00FB4A60"/>
    <w:rsid w:val="00FB55D7"/>
    <w:rsid w:val="00FB5759"/>
    <w:rsid w:val="00FB79A1"/>
    <w:rsid w:val="00FC05F0"/>
    <w:rsid w:val="00FC1C01"/>
    <w:rsid w:val="00FC24DC"/>
    <w:rsid w:val="00FC3E64"/>
    <w:rsid w:val="00FC4A12"/>
    <w:rsid w:val="00FC4A6F"/>
    <w:rsid w:val="00FC4F09"/>
    <w:rsid w:val="00FC51F6"/>
    <w:rsid w:val="00FC5320"/>
    <w:rsid w:val="00FC6860"/>
    <w:rsid w:val="00FC7094"/>
    <w:rsid w:val="00FD0EA6"/>
    <w:rsid w:val="00FD4558"/>
    <w:rsid w:val="00FD57CB"/>
    <w:rsid w:val="00FD6350"/>
    <w:rsid w:val="00FD78A1"/>
    <w:rsid w:val="00FE058A"/>
    <w:rsid w:val="00FE285F"/>
    <w:rsid w:val="00FE35D2"/>
    <w:rsid w:val="00FE3D38"/>
    <w:rsid w:val="00FE473E"/>
    <w:rsid w:val="00FE7CCC"/>
    <w:rsid w:val="00FE7E55"/>
    <w:rsid w:val="00FF22AD"/>
    <w:rsid w:val="00FF2417"/>
    <w:rsid w:val="00FF2A39"/>
    <w:rsid w:val="00FF2B15"/>
    <w:rsid w:val="00FF2BDA"/>
    <w:rsid w:val="00FF399F"/>
    <w:rsid w:val="00FF4178"/>
    <w:rsid w:val="00FF5CE0"/>
    <w:rsid w:val="00FF5E3F"/>
    <w:rsid w:val="00FF6B06"/>
    <w:rsid w:val="00FF77A9"/>
    <w:rsid w:val="00FF7D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1C58F"/>
  <w15:chartTrackingRefBased/>
  <w15:docId w15:val="{793333A9-5894-4C6E-B4CF-D9EF28A16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57DC"/>
  </w:style>
  <w:style w:type="paragraph" w:styleId="Heading1">
    <w:name w:val="heading 1"/>
    <w:basedOn w:val="Normal"/>
    <w:next w:val="Normal"/>
    <w:link w:val="Heading1Char"/>
    <w:uiPriority w:val="9"/>
    <w:qFormat/>
    <w:rsid w:val="00C60D9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60D9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60D9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60D9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60D9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60D9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60D9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0D9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0D9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EF05D9"/>
    <w:pPr>
      <w:widowControl w:val="0"/>
      <w:autoSpaceDE w:val="0"/>
      <w:autoSpaceDN w:val="0"/>
      <w:spacing w:before="7" w:line="240" w:lineRule="auto"/>
    </w:pPr>
    <w:rPr>
      <w:rFonts w:ascii="Arial" w:eastAsia="Arial" w:hAnsi="Arial" w:cs="Arial"/>
      <w:lang w:val="es-ES"/>
    </w:rPr>
  </w:style>
  <w:style w:type="paragraph" w:styleId="ListParagraph">
    <w:name w:val="List Paragraph"/>
    <w:basedOn w:val="Normal"/>
    <w:uiPriority w:val="34"/>
    <w:qFormat/>
    <w:rsid w:val="00EF05D9"/>
    <w:pPr>
      <w:ind w:left="720"/>
      <w:contextualSpacing/>
    </w:pPr>
  </w:style>
  <w:style w:type="character" w:customStyle="1" w:styleId="Heading1Char">
    <w:name w:val="Heading 1 Char"/>
    <w:basedOn w:val="DefaultParagraphFont"/>
    <w:link w:val="Heading1"/>
    <w:uiPriority w:val="9"/>
    <w:rsid w:val="00C60D9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60D9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60D9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60D9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60D9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60D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0D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0D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0D9F"/>
    <w:rPr>
      <w:rFonts w:eastAsiaTheme="majorEastAsia" w:cstheme="majorBidi"/>
      <w:color w:val="272727" w:themeColor="text1" w:themeTint="D8"/>
    </w:rPr>
  </w:style>
  <w:style w:type="paragraph" w:styleId="Title">
    <w:name w:val="Title"/>
    <w:basedOn w:val="Normal"/>
    <w:next w:val="Normal"/>
    <w:link w:val="TitleChar"/>
    <w:uiPriority w:val="10"/>
    <w:qFormat/>
    <w:rsid w:val="00C60D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0D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0D9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0D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0D9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60D9F"/>
    <w:rPr>
      <w:i/>
      <w:iCs/>
      <w:color w:val="404040" w:themeColor="text1" w:themeTint="BF"/>
    </w:rPr>
  </w:style>
  <w:style w:type="character" w:styleId="IntenseEmphasis">
    <w:name w:val="Intense Emphasis"/>
    <w:basedOn w:val="DefaultParagraphFont"/>
    <w:uiPriority w:val="21"/>
    <w:qFormat/>
    <w:rsid w:val="00C60D9F"/>
    <w:rPr>
      <w:i/>
      <w:iCs/>
      <w:color w:val="2F5496" w:themeColor="accent1" w:themeShade="BF"/>
    </w:rPr>
  </w:style>
  <w:style w:type="paragraph" w:styleId="IntenseQuote">
    <w:name w:val="Intense Quote"/>
    <w:basedOn w:val="Normal"/>
    <w:next w:val="Normal"/>
    <w:link w:val="IntenseQuoteChar"/>
    <w:uiPriority w:val="30"/>
    <w:qFormat/>
    <w:rsid w:val="00C60D9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60D9F"/>
    <w:rPr>
      <w:i/>
      <w:iCs/>
      <w:color w:val="2F5496" w:themeColor="accent1" w:themeShade="BF"/>
    </w:rPr>
  </w:style>
  <w:style w:type="character" w:styleId="IntenseReference">
    <w:name w:val="Intense Reference"/>
    <w:basedOn w:val="DefaultParagraphFont"/>
    <w:uiPriority w:val="32"/>
    <w:qFormat/>
    <w:rsid w:val="00C60D9F"/>
    <w:rPr>
      <w:b/>
      <w:bCs/>
      <w:smallCaps/>
      <w:color w:val="2F5496" w:themeColor="accent1" w:themeShade="BF"/>
      <w:spacing w:val="5"/>
    </w:rPr>
  </w:style>
  <w:style w:type="character" w:styleId="Hyperlink">
    <w:name w:val="Hyperlink"/>
    <w:basedOn w:val="DefaultParagraphFont"/>
    <w:uiPriority w:val="99"/>
    <w:unhideWhenUsed/>
    <w:rsid w:val="001B1226"/>
    <w:rPr>
      <w:color w:val="0563C1" w:themeColor="hyperlink"/>
      <w:u w:val="single"/>
    </w:rPr>
  </w:style>
  <w:style w:type="character" w:styleId="UnresolvedMention">
    <w:name w:val="Unresolved Mention"/>
    <w:basedOn w:val="DefaultParagraphFont"/>
    <w:uiPriority w:val="99"/>
    <w:semiHidden/>
    <w:unhideWhenUsed/>
    <w:rsid w:val="001B1226"/>
    <w:rPr>
      <w:color w:val="605E5C"/>
      <w:shd w:val="clear" w:color="auto" w:fill="E1DFDD"/>
    </w:rPr>
  </w:style>
  <w:style w:type="character" w:styleId="Strong">
    <w:name w:val="Strong"/>
    <w:basedOn w:val="DefaultParagraphFont"/>
    <w:uiPriority w:val="22"/>
    <w:qFormat/>
    <w:rsid w:val="00BD2C37"/>
    <w:rPr>
      <w:b/>
      <w:bCs/>
    </w:rPr>
  </w:style>
  <w:style w:type="paragraph" w:styleId="NormalWeb">
    <w:name w:val="Normal (Web)"/>
    <w:basedOn w:val="Normal"/>
    <w:uiPriority w:val="99"/>
    <w:unhideWhenUsed/>
    <w:rsid w:val="00A02B1F"/>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A02B1F"/>
    <w:rPr>
      <w:i/>
      <w:iCs/>
    </w:rPr>
  </w:style>
  <w:style w:type="paragraph" w:styleId="Header">
    <w:name w:val="header"/>
    <w:basedOn w:val="Normal"/>
    <w:link w:val="HeaderChar"/>
    <w:uiPriority w:val="99"/>
    <w:unhideWhenUsed/>
    <w:rsid w:val="00A168FF"/>
    <w:pPr>
      <w:tabs>
        <w:tab w:val="center" w:pos="4320"/>
        <w:tab w:val="right" w:pos="8640"/>
      </w:tabs>
      <w:spacing w:line="240" w:lineRule="auto"/>
    </w:pPr>
  </w:style>
  <w:style w:type="character" w:customStyle="1" w:styleId="HeaderChar">
    <w:name w:val="Header Char"/>
    <w:basedOn w:val="DefaultParagraphFont"/>
    <w:link w:val="Header"/>
    <w:uiPriority w:val="99"/>
    <w:rsid w:val="00A168FF"/>
  </w:style>
  <w:style w:type="paragraph" w:styleId="Footer">
    <w:name w:val="footer"/>
    <w:basedOn w:val="Normal"/>
    <w:link w:val="FooterChar"/>
    <w:uiPriority w:val="99"/>
    <w:unhideWhenUsed/>
    <w:rsid w:val="00A168FF"/>
    <w:pPr>
      <w:tabs>
        <w:tab w:val="center" w:pos="4320"/>
        <w:tab w:val="right" w:pos="8640"/>
      </w:tabs>
      <w:spacing w:line="240" w:lineRule="auto"/>
    </w:pPr>
  </w:style>
  <w:style w:type="character" w:customStyle="1" w:styleId="FooterChar">
    <w:name w:val="Footer Char"/>
    <w:basedOn w:val="DefaultParagraphFont"/>
    <w:link w:val="Footer"/>
    <w:uiPriority w:val="99"/>
    <w:rsid w:val="00A168FF"/>
  </w:style>
  <w:style w:type="table" w:styleId="TableGrid">
    <w:name w:val="Table Grid"/>
    <w:basedOn w:val="TableNormal"/>
    <w:uiPriority w:val="59"/>
    <w:rsid w:val="00A00A50"/>
    <w:pPr>
      <w:spacing w:line="240" w:lineRule="auto"/>
      <w:jc w:val="left"/>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154B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154BA"/>
    <w:rPr>
      <w:rFonts w:ascii="Calibri" w:hAnsi="Calibri" w:cs="Calibri"/>
      <w:noProof/>
    </w:rPr>
  </w:style>
  <w:style w:type="paragraph" w:customStyle="1" w:styleId="EndNoteBibliography">
    <w:name w:val="EndNote Bibliography"/>
    <w:basedOn w:val="Normal"/>
    <w:link w:val="EndNoteBibliographyChar"/>
    <w:rsid w:val="006154B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154BA"/>
    <w:rPr>
      <w:rFonts w:ascii="Calibri" w:hAnsi="Calibri" w:cs="Calibri"/>
      <w:noProof/>
    </w:rPr>
  </w:style>
  <w:style w:type="character" w:styleId="CommentReference">
    <w:name w:val="annotation reference"/>
    <w:basedOn w:val="DefaultParagraphFont"/>
    <w:uiPriority w:val="99"/>
    <w:semiHidden/>
    <w:unhideWhenUsed/>
    <w:rsid w:val="00351A78"/>
    <w:rPr>
      <w:sz w:val="16"/>
      <w:szCs w:val="16"/>
    </w:rPr>
  </w:style>
  <w:style w:type="paragraph" w:styleId="CommentText">
    <w:name w:val="annotation text"/>
    <w:basedOn w:val="Normal"/>
    <w:link w:val="CommentTextChar"/>
    <w:uiPriority w:val="99"/>
    <w:unhideWhenUsed/>
    <w:rsid w:val="00351A78"/>
    <w:pPr>
      <w:spacing w:line="240" w:lineRule="auto"/>
    </w:pPr>
    <w:rPr>
      <w:sz w:val="20"/>
      <w:szCs w:val="20"/>
    </w:rPr>
  </w:style>
  <w:style w:type="character" w:customStyle="1" w:styleId="CommentTextChar">
    <w:name w:val="Comment Text Char"/>
    <w:basedOn w:val="DefaultParagraphFont"/>
    <w:link w:val="CommentText"/>
    <w:uiPriority w:val="99"/>
    <w:rsid w:val="00351A78"/>
    <w:rPr>
      <w:sz w:val="20"/>
      <w:szCs w:val="20"/>
    </w:rPr>
  </w:style>
  <w:style w:type="paragraph" w:styleId="CommentSubject">
    <w:name w:val="annotation subject"/>
    <w:basedOn w:val="CommentText"/>
    <w:next w:val="CommentText"/>
    <w:link w:val="CommentSubjectChar"/>
    <w:uiPriority w:val="99"/>
    <w:semiHidden/>
    <w:unhideWhenUsed/>
    <w:rsid w:val="00351A78"/>
    <w:rPr>
      <w:b/>
      <w:bCs/>
    </w:rPr>
  </w:style>
  <w:style w:type="character" w:customStyle="1" w:styleId="CommentSubjectChar">
    <w:name w:val="Comment Subject Char"/>
    <w:basedOn w:val="CommentTextChar"/>
    <w:link w:val="CommentSubject"/>
    <w:uiPriority w:val="99"/>
    <w:semiHidden/>
    <w:rsid w:val="00351A78"/>
    <w:rPr>
      <w:b/>
      <w:bCs/>
      <w:sz w:val="20"/>
      <w:szCs w:val="20"/>
    </w:rPr>
  </w:style>
  <w:style w:type="table" w:customStyle="1" w:styleId="TableGrid1">
    <w:name w:val="Table Grid1"/>
    <w:basedOn w:val="TableNormal"/>
    <w:next w:val="TableGrid"/>
    <w:uiPriority w:val="59"/>
    <w:rsid w:val="00612B05"/>
    <w:pPr>
      <w:spacing w:line="240" w:lineRule="auto"/>
      <w:jc w:val="left"/>
    </w:pPr>
    <w:rPr>
      <w:rFonts w:eastAsia="MS Mincho"/>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65F7B"/>
    <w:pPr>
      <w:spacing w:line="240" w:lineRule="auto"/>
      <w:jc w:val="left"/>
    </w:pPr>
    <w:rPr>
      <w:rFonts w:eastAsia="MS Mincho"/>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65F7B"/>
    <w:pPr>
      <w:spacing w:line="240" w:lineRule="auto"/>
      <w:jc w:val="left"/>
    </w:pPr>
    <w:rPr>
      <w:rFonts w:eastAsia="MS Mincho"/>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31175A"/>
    <w:pPr>
      <w:spacing w:line="240" w:lineRule="auto"/>
      <w:jc w:val="left"/>
    </w:pPr>
    <w:rPr>
      <w:rFonts w:eastAsia="MS Mincho"/>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1175A"/>
    <w:pPr>
      <w:spacing w:line="240" w:lineRule="auto"/>
      <w:jc w:val="left"/>
    </w:pPr>
    <w:rPr>
      <w:rFonts w:eastAsia="MS Mincho"/>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31175A"/>
    <w:pPr>
      <w:spacing w:line="240" w:lineRule="auto"/>
      <w:jc w:val="left"/>
    </w:pPr>
    <w:rPr>
      <w:rFonts w:eastAsia="MS Mincho"/>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2E1174"/>
    <w:pPr>
      <w:spacing w:line="240" w:lineRule="auto"/>
      <w:jc w:val="left"/>
    </w:pPr>
    <w:rPr>
      <w:rFonts w:eastAsia="MS Mincho"/>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6B24BE"/>
    <w:pPr>
      <w:spacing w:line="240" w:lineRule="auto"/>
      <w:jc w:val="left"/>
    </w:pPr>
    <w:rPr>
      <w:rFonts w:eastAsia="MS Mincho"/>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20E2A"/>
    <w:pPr>
      <w:spacing w:line="240" w:lineRule="auto"/>
      <w:jc w:val="left"/>
    </w:pPr>
  </w:style>
  <w:style w:type="character" w:styleId="FollowedHyperlink">
    <w:name w:val="FollowedHyperlink"/>
    <w:basedOn w:val="DefaultParagraphFont"/>
    <w:uiPriority w:val="99"/>
    <w:semiHidden/>
    <w:unhideWhenUsed/>
    <w:rsid w:val="006802C9"/>
    <w:rPr>
      <w:color w:val="954F72" w:themeColor="followedHyperlink"/>
      <w:u w:val="single"/>
    </w:rPr>
  </w:style>
  <w:style w:type="table" w:customStyle="1" w:styleId="TableGrid9">
    <w:name w:val="Table Grid9"/>
    <w:basedOn w:val="TableNormal"/>
    <w:next w:val="TableGrid"/>
    <w:uiPriority w:val="39"/>
    <w:rsid w:val="001935E0"/>
    <w:pPr>
      <w:spacing w:line="240" w:lineRule="auto"/>
      <w:jc w:val="left"/>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2E0222"/>
    <w:pPr>
      <w:spacing w:line="240" w:lineRule="auto"/>
      <w:jc w:val="left"/>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04278-9010-44F3-B1BB-F508AE782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9</TotalTime>
  <Pages>6</Pages>
  <Words>3101</Words>
  <Characters>1768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Hashim Mueen Hussein</cp:lastModifiedBy>
  <cp:revision>1174</cp:revision>
  <cp:lastPrinted>2026-02-20T10:23:00Z</cp:lastPrinted>
  <dcterms:created xsi:type="dcterms:W3CDTF">2026-01-17T05:31:00Z</dcterms:created>
  <dcterms:modified xsi:type="dcterms:W3CDTF">2026-04-29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dc3444-0aba-4979-8c1b-4e6a231dbaf8</vt:lpwstr>
  </property>
</Properties>
</file>